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7546E3"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2" w:author="Nick.Tolimieri [2]" w:date="2022-09-12T13:29:00Z">
        <w:r w:rsidR="00645DF5" w:rsidRPr="00556BF1">
          <w:t xml:space="preserve"> </w:t>
        </w:r>
      </w:ins>
      <w:ins w:id="63" w:author="Nick.Tolimieri [2]" w:date="2022-09-12T13:23:00Z">
        <w:r w:rsidR="008124B9" w:rsidRPr="00556BF1">
          <w:t>iconic</w:t>
        </w:r>
      </w:ins>
      <w:ins w:id="64" w:author="Nick.Tolimieri [2]" w:date="2022-09-12T13:39:00Z">
        <w:r w:rsidR="00645DF5" w:rsidRPr="00556BF1">
          <w:rPr>
            <w:rPrChange w:id="65" w:author="Nick.Tolimieri [2]" w:date="2022-09-12T13:49:00Z">
              <w:rPr>
                <w:highlight w:val="yellow"/>
              </w:rPr>
            </w:rPrChange>
          </w:rPr>
          <w:t xml:space="preserve"> </w:t>
        </w:r>
      </w:ins>
      <w:ins w:id="66" w:author="Nick.Tolimieri [2]" w:date="2022-09-12T13:23:00Z">
        <w:r w:rsidR="008124B9" w:rsidRPr="00556BF1">
          <w:t xml:space="preserve">nearshore habitats </w:t>
        </w:r>
      </w:ins>
      <w:ins w:id="67" w:author="Nick.Tolimieri [2]" w:date="2022-09-12T13:48:00Z">
        <w:r w:rsidR="00DD540F" w:rsidRPr="00556BF1">
          <w:t>found</w:t>
        </w:r>
      </w:ins>
      <w:ins w:id="6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69" w:author="Nick.Tolimieri [2]" w:date="2022-09-12T13:48:00Z">
        <w:r w:rsidR="00DD540F">
          <w:t xml:space="preserve"> </w:t>
        </w:r>
      </w:ins>
      <w:ins w:id="70" w:author="Nick.Tolimieri [2]" w:date="2022-09-12T13:49:00Z">
        <w:r w:rsidR="00DD540F">
          <w:t>along approximately a quarter of the world’s shorelines</w:t>
        </w:r>
      </w:ins>
      <w:ins w:id="7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2" w:author="Nick.Tolimieri [2]" w:date="2022-09-12T13:24:00Z">
        <w:r w:rsidR="008124B9">
          <w:t xml:space="preserve">. </w:t>
        </w:r>
      </w:ins>
      <w:ins w:id="73" w:author="Nick.Tolimieri [2]" w:date="2022-09-12T13:28:00Z">
        <w:r w:rsidR="00FA700E">
          <w:t xml:space="preserve">As foundations </w:t>
        </w:r>
      </w:ins>
      <w:ins w:id="74" w:author="Nick.Tolimieri [2]" w:date="2022-09-12T13:29:00Z">
        <w:r w:rsidR="00FA700E">
          <w:t>s</w:t>
        </w:r>
      </w:ins>
      <w:ins w:id="75" w:author="Nick.Tolimieri [2]" w:date="2022-09-12T13:28:00Z">
        <w:r w:rsidR="00FA700E">
          <w:t>pecies</w:t>
        </w:r>
      </w:ins>
      <w:del w:id="76" w:author="Nick.Tolimieri [2]" w:date="2022-09-12T13:56:00Z">
        <w:r w:rsidR="00764B74" w:rsidDel="00764B74">
          <w:delText>{Wernberg, 2019 #9287}</w:delText>
        </w:r>
      </w:del>
      <w:moveToRangeStart w:id="77" w:author="Nick.Tolimieri [2]" w:date="2022-09-12T13:54:00Z" w:name="move113883267"/>
      <w:moveTo w:id="78" w:author="Nick.Tolimieri [2]" w:date="2022-09-12T13:54:00Z">
        <w:del w:id="7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0" w:author="Nick.Tolimieri [2]" w:date="2022-09-12T13:54:00Z">
        <w:del w:id="81" w:author="Nick.Tolimieri [2]" w:date="2022-09-12T13:54:00Z"/>
      </w:ins>
      <w:moveTo w:id="82" w:author="Nick.Tolimieri [2]" w:date="2022-09-12T13:54:00Z">
        <w:del w:id="83" w:author="Nick.Tolimieri [2]" w:date="2022-09-12T13:54:00Z">
          <w:r w:rsidR="00764B74" w:rsidDel="00764B74">
            <w:fldChar w:fldCharType="end"/>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7"/>
      <w:del w:id="88" w:author="Nick.Tolimieri [2]" w:date="2022-09-12T13:56:00Z">
        <w:r w:rsidR="00764B74" w:rsidDel="00764B74">
          <w:delText>{Teagle, 2017 #9291}</w:delText>
        </w:r>
      </w:del>
      <w:ins w:id="89"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0" w:author="Nick.Tolimieri [2]" w:date="2022-09-12T13:28:00Z">
        <w:r w:rsidR="00FA700E">
          <w:t>,</w:t>
        </w:r>
      </w:ins>
      <w:ins w:id="91" w:author="Nick.Tolimieri [2]" w:date="2022-09-13T09:21:00Z">
        <w:r w:rsidR="00E734D7">
          <w:t xml:space="preserve"> these l</w:t>
        </w:r>
      </w:ins>
      <w:ins w:id="92" w:author="Nick.Tolimieri [2]" w:date="2022-09-12T13:28:00Z">
        <w:r w:rsidR="00FA700E">
          <w:t>arge brown algae</w:t>
        </w:r>
      </w:ins>
      <w:ins w:id="93" w:author="Nick.Tolimieri [2]" w:date="2022-09-13T09:21:00Z">
        <w:r w:rsidR="00E734D7">
          <w:t xml:space="preserve"> (</w:t>
        </w:r>
      </w:ins>
      <w:ins w:id="94" w:author="Nick.Tolimieri [2]" w:date="2022-09-12T13:52:00Z">
        <w:r w:rsidR="00764B74">
          <w:t>primarily</w:t>
        </w:r>
      </w:ins>
      <w:ins w:id="95" w:author="Nick.Tolimieri [2]" w:date="2022-09-12T13:53:00Z">
        <w:r w:rsidR="00764B74">
          <w:t xml:space="preserve"> </w:t>
        </w:r>
      </w:ins>
      <w:ins w:id="96" w:author="Nick.Tolimieri [2]" w:date="2022-09-12T13:52:00Z">
        <w:r w:rsidR="00764B74">
          <w:t xml:space="preserve">order </w:t>
        </w:r>
        <w:proofErr w:type="spellStart"/>
        <w:r w:rsidR="00764B74">
          <w:t>Laminariales</w:t>
        </w:r>
        <w:proofErr w:type="spellEnd"/>
        <w:r w:rsidR="00764B74">
          <w:t>)</w:t>
        </w:r>
      </w:ins>
      <w:ins w:id="97" w:author="Nick.Tolimieri [2]" w:date="2022-09-12T13:53:00Z">
        <w:r w:rsidR="00764B74">
          <w:t xml:space="preserve"> provide </w:t>
        </w:r>
      </w:ins>
      <w:moveToRangeStart w:id="98" w:author="Nick.Tolimieri [2]" w:date="2022-09-12T13:51:00Z" w:name="move113883129"/>
      <w:moveTo w:id="99" w:author="Nick.Tolimieri [2]" w:date="2022-09-12T13:51:00Z">
        <w:del w:id="100" w:author="Nick.Tolimieri [2]" w:date="2022-09-12T14:00:00Z">
          <w:r w:rsidR="00DC6699" w:rsidDel="004775AB">
            <w:delText>including</w:delText>
          </w:r>
        </w:del>
      </w:moveTo>
      <w:ins w:id="101" w:author="Nick.Tolimieri [2]" w:date="2022-09-12T13:59:00Z">
        <w:r w:rsidR="0041566A">
          <w:t>biogenic</w:t>
        </w:r>
      </w:ins>
      <w:moveTo w:id="102" w:author="Nick.Tolimieri [2]" w:date="2022-09-12T13:51:00Z">
        <w:r w:rsidR="00DC6699">
          <w:t xml:space="preserve"> habitat</w:t>
        </w:r>
        <w:del w:id="103" w:author="Nick.Tolimieri [2]" w:date="2022-09-12T13:59:00Z">
          <w:r w:rsidR="00DC6699" w:rsidDel="0041566A">
            <w:delText xml:space="preserve"> provisioning</w:delText>
          </w:r>
        </w:del>
        <w:r w:rsidR="00DC6699">
          <w:t xml:space="preserve"> </w:t>
        </w:r>
      </w:moveTo>
      <w:ins w:id="104" w:author="Nick.Tolimieri [2]" w:date="2022-09-12T14:01:00Z">
        <w:r w:rsidR="004775AB">
          <w:t xml:space="preserve">for many species and </w:t>
        </w:r>
      </w:ins>
      <w:ins w:id="105" w:author="Nick.Tolimieri [2]" w:date="2022-09-12T14:02:00Z">
        <w:r w:rsidR="004775AB">
          <w:t xml:space="preserve">form the basis of </w:t>
        </w:r>
      </w:ins>
      <w:moveTo w:id="106" w:author="Nick.Tolimieri [2]" w:date="2022-09-12T13:51:00Z">
        <w:del w:id="107" w:author="Nick.Tolimieri [2]" w:date="2022-09-12T14:03:00Z">
          <w:r w:rsidR="00DC6699" w:rsidDel="004775AB">
            <w:delText xml:space="preserve">and enhanced </w:delText>
          </w:r>
        </w:del>
      </w:moveTo>
      <w:ins w:id="108" w:author="Nick.Tolimieri [2]" w:date="2022-09-12T14:03:00Z">
        <w:r w:rsidR="004775AB">
          <w:t xml:space="preserve">highly </w:t>
        </w:r>
      </w:ins>
      <w:moveTo w:id="109" w:author="Nick.Tolimieri [2]" w:date="2022-09-12T13:51:00Z">
        <w:r w:rsidR="00DC6699">
          <w:t>productiv</w:t>
        </w:r>
        <w:del w:id="110" w:author="Nick.Tolimieri [2]" w:date="2022-09-12T14:03:00Z">
          <w:r w:rsidR="00DC6699" w:rsidDel="004775AB">
            <w:delText>ity</w:delText>
          </w:r>
        </w:del>
      </w:moveTo>
      <w:ins w:id="111" w:author="Nick.Tolimieri [2]" w:date="2022-09-12T14:03:00Z">
        <w:r w:rsidR="004775AB">
          <w:t>e, diverse and complex</w:t>
        </w:r>
      </w:ins>
      <w:moveTo w:id="112" w:author="Nick.Tolimieri [2]" w:date="2022-09-12T13:51:00Z">
        <w:del w:id="113" w:author="Nick.Tolimieri [2]" w:date="2022-09-12T14:03:00Z">
          <w:r w:rsidR="00DC6699" w:rsidDel="004775AB">
            <w:delText xml:space="preserve"> of</w:delText>
          </w:r>
        </w:del>
        <w:r w:rsidR="00DC6699">
          <w:t xml:space="preserve"> nearshore food web</w:t>
        </w:r>
      </w:moveTo>
      <w:ins w:id="114" w:author="Nick.Tolimieri" w:date="2022-09-14T09:29:00Z">
        <w:r w:rsidR="00D95616">
          <w:t>s</w:t>
        </w:r>
      </w:ins>
      <w:ins w:id="115"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6" w:author="Nick.Tolimieri [2]" w:date="2022-09-12T13:51:00Z">
        <w:del w:id="117" w:author="Nick.Tolimieri [2]" w:date="2022-09-13T09:17:00Z">
          <w:r w:rsidR="00DC6699" w:rsidDel="00260681">
            <w:delText xml:space="preserve">s </w:delText>
          </w:r>
        </w:del>
      </w:moveTo>
      <w:del w:id="118"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19" w:author="Nick.Tolimieri [2]" w:date="2022-09-12T13:51:00Z">
        <w:del w:id="120" w:author="Nick.Tolimieri [2]" w:date="2022-09-12T14:03:00Z">
          <w:r w:rsidR="00DC6699" w:rsidDel="004775AB">
            <w:delText>, support for highly diverse and complex food webs</w:delText>
          </w:r>
        </w:del>
      </w:moveTo>
      <w:del w:id="121"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2" w:author="Nick.Tolimieri [2]" w:date="2022-09-12T13:51:00Z">
        <w:del w:id="123"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4" w:author="Nick.Tolimieri [2]" w:date="2022-09-12T14:03:00Z">
          <w:r w:rsidR="00DC6699" w:rsidDel="004775AB">
            <w:delText>,</w:delText>
          </w:r>
        </w:del>
      </w:moveTo>
      <w:ins w:id="125" w:author="Nick.Tolimieri [2]" w:date="2022-09-12T14:05:00Z">
        <w:r w:rsidR="004775AB">
          <w:t>. Kelps</w:t>
        </w:r>
      </w:ins>
      <w:moveTo w:id="126" w:author="Nick.Tolimieri [2]" w:date="2022-09-12T13:51:00Z">
        <w:del w:id="127" w:author="Nick.Tolimieri [2]" w:date="2022-09-12T14:05:00Z">
          <w:r w:rsidR="00DC6699" w:rsidDel="004775AB">
            <w:delText xml:space="preserve"> </w:delText>
          </w:r>
        </w:del>
      </w:moveTo>
      <w:ins w:id="128" w:author="Nick.Tolimieri [2]" w:date="2022-09-12T14:05:00Z">
        <w:r w:rsidR="004775AB">
          <w:t xml:space="preserve"> </w:t>
        </w:r>
      </w:ins>
      <w:moveTo w:id="129" w:author="Nick.Tolimieri [2]" w:date="2022-09-12T13:51:00Z">
        <w:r w:rsidR="00DC6699">
          <w:t xml:space="preserve">influence </w:t>
        </w:r>
      </w:moveTo>
      <w:ins w:id="130" w:author="Nick.Tolimieri [2]" w:date="2022-09-12T14:05:00Z">
        <w:r w:rsidR="004775AB">
          <w:t>nearshore</w:t>
        </w:r>
      </w:ins>
      <w:moveTo w:id="131" w:author="Nick.Tolimieri [2]" w:date="2022-09-12T13:51:00Z">
        <w:del w:id="132"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3" w:author="Nick.Tolimieri [2]" w:date="2022-09-12T13:51:00Z">
        <w:r w:rsidR="00DC6699">
          <w:t xml:space="preserve">, </w:t>
        </w:r>
      </w:moveTo>
      <w:ins w:id="134" w:author="Nick.Tolimieri [2]" w:date="2022-09-12T14:05:00Z">
        <w:r w:rsidR="004775AB">
          <w:t xml:space="preserve">provide </w:t>
        </w:r>
      </w:ins>
      <w:moveTo w:id="135"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6" w:author="Nick.Tolimieri [2]" w:date="2022-09-12T13:51:00Z">
        <w:r w:rsidR="00DC6699">
          <w:t xml:space="preserve">, and </w:t>
        </w:r>
      </w:moveTo>
      <w:ins w:id="137" w:author="Nick.Tolimieri [2]" w:date="2022-09-12T14:05:00Z">
        <w:r w:rsidR="004775AB">
          <w:t xml:space="preserve">increase </w:t>
        </w:r>
      </w:ins>
      <w:moveTo w:id="138"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9" w:author="Nick.Tolimieri [2]" w:date="2022-09-12T13:51:00Z">
        <w:r w:rsidR="00DC6699">
          <w:t xml:space="preserve">. By fueling nearshore production and providing extensive </w:t>
        </w:r>
        <w:del w:id="140" w:author="Nick.Tolimieri" w:date="2022-09-14T10:00:00Z">
          <w:r w:rsidR="00DC6699" w:rsidDel="005F5A0C">
            <w:delText>adult a</w:delText>
          </w:r>
        </w:del>
      </w:moveTo>
      <w:ins w:id="141" w:author="Nick.Tolimieri" w:date="2022-09-14T10:00:00Z">
        <w:r w:rsidR="005F5A0C">
          <w:t>juvenile a</w:t>
        </w:r>
      </w:ins>
      <w:moveTo w:id="142" w:author="Nick.Tolimieri [2]" w:date="2022-09-12T13:51:00Z">
        <w:r w:rsidR="00DC6699">
          <w:t xml:space="preserve">nd </w:t>
        </w:r>
        <w:del w:id="143" w:author="Nick.Tolimieri" w:date="2022-09-14T10:00:00Z">
          <w:r w:rsidR="00DC6699" w:rsidDel="005F5A0C">
            <w:delText>juvenile</w:delText>
          </w:r>
        </w:del>
      </w:moveTo>
      <w:ins w:id="144" w:author="Nick.Tolimieri" w:date="2022-09-14T10:00:00Z">
        <w:r w:rsidR="005F5A0C">
          <w:t>adult</w:t>
        </w:r>
      </w:ins>
      <w:moveTo w:id="145" w:author="Nick.Tolimieri [2]" w:date="2022-09-12T13:51:00Z">
        <w:r w:rsidR="00DC6699">
          <w:t xml:space="preserve"> fish habitat, kelp forests </w:t>
        </w:r>
        <w:del w:id="14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9" w:author="Nick.Tolimieri [2]" w:date="2022-09-12T13:51:00Z">
        <w:r w:rsidR="00DC6699">
          <w:t>, maintaining services from kelp forests requires regional</w:t>
        </w:r>
      </w:moveTo>
      <w:ins w:id="150" w:author="Nick.Tolimieri [2]" w:date="2022-09-12T14:09:00Z">
        <w:r w:rsidR="00D6426C">
          <w:t>,</w:t>
        </w:r>
      </w:ins>
      <w:moveTo w:id="151" w:author="Nick.Tolimieri [2]" w:date="2022-09-12T13:51:00Z">
        <w:r w:rsidR="00DC6699">
          <w:t xml:space="preserve"> mechanistic studies to understand dynamic community responses.</w:t>
        </w:r>
      </w:moveTo>
      <w:moveToRangeEnd w:id="98"/>
    </w:p>
    <w:moveFromRangeStart w:id="152" w:author="Nick.Tolimieri [2]" w:date="2022-09-12T13:54:00Z" w:name="move113883267"/>
    <w:p w14:paraId="27B8AE9B" w14:textId="3C1D8387" w:rsidR="00CB722B" w:rsidRDefault="00645DF5" w:rsidP="0086479B">
      <w:pPr>
        <w:rPr>
          <w:ins w:id="153" w:author="Nick.Tolimieri [2]" w:date="2022-09-12T16:09:00Z"/>
        </w:rPr>
      </w:pPr>
      <w:moveFrom w:id="154" w:author="Nick.Tolimieri [2]" w:date="2022-09-12T13:54:00Z">
        <w:del w:id="15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6" w:author="Nick.Tolimieri [2]" w:date="2022-09-12T13:54:00Z"/>
      <w:moveFrom w:id="157" w:author="Nick.Tolimieri [2]" w:date="2022-09-12T13:54:00Z">
        <w:del w:id="158" w:author="Nick.Tolimieri [2]" w:date="2022-09-12T13:58:00Z">
          <w:r w:rsidR="00C17FE3" w:rsidDel="00764B74">
            <w:fldChar w:fldCharType="end"/>
          </w:r>
        </w:del>
      </w:moveFrom>
      <w:del w:id="159" w:author="Nick.Tolimieri [2]" w:date="2022-09-12T13:54:00Z"/>
      <w:moveFrom w:id="160" w:author="Nick.Tolimieri [2]" w:date="2022-09-12T13:54:00Z">
        <w:del w:id="161"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2"/>
      <w:del w:id="162"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3" w:author="Nick.Tolimieri [2]" w:date="2022-09-12T13:46:00Z">
        <w:r w:rsidR="00EF0B3C" w:rsidDel="00C17FE3">
          <w:delText>A</w:delText>
        </w:r>
      </w:del>
      <w:ins w:id="164" w:author="Nick.Tolimieri [2]" w:date="2022-09-12T13:46:00Z">
        <w:r w:rsidR="00C17FE3">
          <w:t>K</w:t>
        </w:r>
      </w:ins>
      <w:del w:id="165" w:author="Nick.Tolimieri [2]" w:date="2022-09-12T13:46:00Z">
        <w:r w:rsidR="00EF0B3C" w:rsidDel="00C17FE3">
          <w:delText xml:space="preserve"> rich body of literature and observation indicates that k</w:delText>
        </w:r>
      </w:del>
      <w:r w:rsidR="00EF0B3C">
        <w:t>elp forest</w:t>
      </w:r>
      <w:r w:rsidR="00EF0B3C" w:rsidRPr="00325DFE">
        <w:t>s</w:t>
      </w:r>
      <w:ins w:id="166" w:author="Nick.Tolimieri [2]" w:date="2022-09-12T13:25:00Z">
        <w:r w:rsidR="008124B9">
          <w:t xml:space="preserve"> </w:t>
        </w:r>
      </w:ins>
      <w:del w:id="167"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8" w:author="Nick.Tolimieri [2]" w:date="2022-08-26T11:40:00Z">
        <w:r w:rsidR="00EF0B3C" w:rsidDel="00E41B65">
          <w:delText xml:space="preserve">kelp </w:delText>
        </w:r>
      </w:del>
      <w:ins w:id="169" w:author="Nick.Tolimieri [2]" w:date="2022-08-26T11:40:00Z">
        <w:r w:rsidR="00E41B65">
          <w:t>kelp-</w:t>
        </w:r>
      </w:ins>
      <w:r w:rsidR="003A6A42">
        <w:t xml:space="preserve">dominated </w:t>
      </w:r>
      <w:ins w:id="170" w:author="Nick.Tolimieri [2]" w:date="2022-09-12T15:29:00Z">
        <w:r w:rsidR="004E5F53">
          <w:t xml:space="preserve">(i.e., kelp forests) </w:t>
        </w:r>
      </w:ins>
      <w:r w:rsidR="00EF0B3C">
        <w:t xml:space="preserve">to </w:t>
      </w:r>
      <w:del w:id="171" w:author="Nick.Tolimieri [2]" w:date="2022-08-26T11:41:00Z">
        <w:r w:rsidR="00EF0B3C" w:rsidDel="00E41B65">
          <w:delText xml:space="preserve">urchin </w:delText>
        </w:r>
      </w:del>
      <w:ins w:id="172" w:author="Nick.Tolimieri [2]" w:date="2022-08-26T11:41:00Z">
        <w:r w:rsidR="00E41B65">
          <w:t>urchin-</w:t>
        </w:r>
      </w:ins>
      <w:r w:rsidR="003A6A42">
        <w:t>dominated</w:t>
      </w:r>
      <w:ins w:id="173"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7546E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CB722B">
        <w:rPr>
          <w:rPrChange w:id="174" w:author="Nick.Tolimieri [2]" w:date="2022-09-12T16:09:00Z">
            <w:rPr/>
          </w:rPrChange>
        </w:rPr>
        <w:fldChar w:fldCharType="separate"/>
      </w:r>
      <w:r w:rsidR="001B09B3">
        <w:rPr>
          <w:noProof/>
        </w:rPr>
        <w:t>(Ling et al. 2015, Beas-Luna et al. 2020)</w:t>
      </w:r>
      <w:r w:rsidR="00E878A1" w:rsidRPr="00A10F7E">
        <w:fldChar w:fldCharType="end"/>
      </w:r>
      <w:del w:id="175" w:author="Nick.Tolimieri [2]" w:date="2022-09-13T09:22:00Z">
        <w:r w:rsidR="00EF0B3C" w:rsidRPr="00CB722B" w:rsidDel="001A6E4D">
          <w:delText xml:space="preserve">. </w:delText>
        </w:r>
      </w:del>
      <w:ins w:id="176" w:author="Nick.Tolimieri [2]" w:date="2022-09-13T09:22:00Z">
        <w:r w:rsidR="001A6E4D">
          <w:t>, which poses</w:t>
        </w:r>
      </w:ins>
      <w:ins w:id="177" w:author="Nick.Tolimieri [2]" w:date="2022-09-12T16:09:00Z">
        <w:r w:rsidR="00CB722B" w:rsidRPr="00CB722B">
          <w:rPr>
            <w:rPrChange w:id="178" w:author="Nick.Tolimieri [2]" w:date="2022-09-12T16:09:00Z">
              <w:rPr>
                <w:highlight w:val="yellow"/>
              </w:rPr>
            </w:rPrChange>
          </w:rPr>
          <w:t xml:space="preserve"> a risk to the wide range of the valuable ecosystem functions provided by kelp forests </w:t>
        </w:r>
        <w:r w:rsidR="00CB722B" w:rsidRPr="00CB722B">
          <w:rPr>
            <w:rPrChange w:id="179"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0" w:author="Nick.Tolimieri [2]" w:date="2022-09-12T16:09:00Z">
              <w:rPr>
                <w:highlight w:val="yellow"/>
              </w:rPr>
            </w:rPrChange>
          </w:rPr>
          <w:instrText xml:space="preserve"> ADDIN EN.CITE </w:instrText>
        </w:r>
        <w:r w:rsidR="00CB722B" w:rsidRPr="00CB722B">
          <w:rPr>
            <w:rPrChange w:id="181"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2" w:author="Nick.Tolimieri [2]" w:date="2022-09-12T16:09:00Z">
              <w:rPr>
                <w:highlight w:val="yellow"/>
              </w:rPr>
            </w:rPrChange>
          </w:rPr>
          <w:instrText xml:space="preserve"> ADDIN EN.CITE.DATA </w:instrText>
        </w:r>
        <w:r w:rsidR="00CB722B" w:rsidRPr="00CB722B">
          <w:rPr>
            <w:rPrChange w:id="183" w:author="Nick.Tolimieri [2]" w:date="2022-09-12T16:09:00Z">
              <w:rPr/>
            </w:rPrChange>
          </w:rPr>
        </w:r>
        <w:r w:rsidR="00CB722B" w:rsidRPr="00CB722B">
          <w:rPr>
            <w:rPrChange w:id="184" w:author="Nick.Tolimieri [2]" w:date="2022-09-12T16:09:00Z">
              <w:rPr>
                <w:highlight w:val="yellow"/>
              </w:rPr>
            </w:rPrChange>
          </w:rPr>
          <w:fldChar w:fldCharType="end"/>
        </w:r>
        <w:r w:rsidR="00CB722B" w:rsidRPr="00CB722B">
          <w:rPr>
            <w:rPrChange w:id="185" w:author="Nick.Tolimieri [2]" w:date="2022-09-12T16:09:00Z">
              <w:rPr/>
            </w:rPrChange>
          </w:rPr>
        </w:r>
        <w:r w:rsidR="00CB722B" w:rsidRPr="00CB722B">
          <w:rPr>
            <w:rPrChange w:id="186" w:author="Nick.Tolimieri [2]" w:date="2022-09-12T16:09:00Z">
              <w:rPr>
                <w:highlight w:val="yellow"/>
              </w:rPr>
            </w:rPrChange>
          </w:rPr>
          <w:fldChar w:fldCharType="separate"/>
        </w:r>
        <w:r w:rsidR="00CB722B" w:rsidRPr="00CB722B">
          <w:rPr>
            <w:noProof/>
            <w:rPrChange w:id="187" w:author="Nick.Tolimieri [2]" w:date="2022-09-12T16:09:00Z">
              <w:rPr>
                <w:noProof/>
                <w:highlight w:val="yellow"/>
              </w:rPr>
            </w:rPrChange>
          </w:rPr>
          <w:t>(Smith et al. 2021, Smith &amp; Fox 2022)</w:t>
        </w:r>
        <w:r w:rsidR="00CB722B" w:rsidRPr="00CB722B">
          <w:rPr>
            <w:rPrChange w:id="188" w:author="Nick.Tolimieri [2]" w:date="2022-09-12T16:09:00Z">
              <w:rPr>
                <w:highlight w:val="yellow"/>
              </w:rPr>
            </w:rPrChange>
          </w:rPr>
          <w:fldChar w:fldCharType="end"/>
        </w:r>
        <w:r w:rsidR="00CB722B" w:rsidRPr="00CB722B">
          <w:rPr>
            <w:rPrChange w:id="189"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90" w:author="Nick.Tolimieri [2]" w:date="2022-09-12T14:15:00Z">
        <w:r w:rsidR="00477568">
          <w:t xml:space="preserve"> </w:t>
        </w:r>
      </w:ins>
    </w:p>
    <w:p w14:paraId="44AE4F20" w14:textId="1417F366" w:rsidR="00BE2B28" w:rsidDel="003D0C71" w:rsidRDefault="00477568" w:rsidP="00BE2B28">
      <w:pPr>
        <w:rPr>
          <w:del w:id="191" w:author="Nick.Tolimieri [2]" w:date="2022-09-13T10:40:00Z"/>
          <w:moveTo w:id="192" w:author="Nick.Tolimieri [2]" w:date="2022-09-13T10:38:00Z"/>
        </w:rPr>
      </w:pPr>
      <w:ins w:id="193"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4" w:author="Nick.Tolimieri" w:date="2022-09-09T13:48:00Z">
        <w:r w:rsidR="00E06DBE">
          <w:t xml:space="preserve"> </w:t>
        </w:r>
      </w:ins>
      <w:ins w:id="195" w:author="Nick.Tolimieri [2]" w:date="2022-09-12T14:17:00Z">
        <w:r>
          <w:t xml:space="preserve">making them susceptible to both long-term </w:t>
        </w:r>
      </w:ins>
      <w:ins w:id="196" w:author="Nick.Tolimieri [2]" w:date="2022-09-12T14:18:00Z">
        <w:r>
          <w:t xml:space="preserve">ocean warming and the </w:t>
        </w:r>
      </w:ins>
      <w:ins w:id="197" w:author="Nick.Tolimieri [2]" w:date="2022-09-12T14:19:00Z">
        <w:r>
          <w:t>more</w:t>
        </w:r>
      </w:ins>
      <w:ins w:id="198" w:author="Nick.Tolimieri [2]" w:date="2022-09-12T14:37:00Z">
        <w:r w:rsidR="00C64A04">
          <w:t xml:space="preserve"> temporally</w:t>
        </w:r>
      </w:ins>
      <w:ins w:id="199"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0" w:author="Nick.Tolimieri [2]" w:date="2022-09-12T14:20:00Z">
        <w:r w:rsidR="00054418">
          <w:t>.</w:t>
        </w:r>
      </w:ins>
      <w:ins w:id="201" w:author="Nick.Tolimieri [2]" w:date="2022-09-13T10:38:00Z">
        <w:r w:rsidR="00BE2B28" w:rsidRPr="00BE2B28">
          <w:t xml:space="preserve"> </w:t>
        </w:r>
      </w:ins>
      <w:ins w:id="202"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3" w:author="Nick.Tolimieri [2]" w:date="2022-09-13T10:38:00Z" w:name="move113957939"/>
      <w:moveTo w:id="204" w:author="Nick.Tolimieri [2]" w:date="2022-09-13T10:38:00Z">
        <w:del w:id="205" w:author="Nick.Tolimieri" w:date="2022-09-14T09:31:00Z">
          <w:r w:rsidR="00BE2B28" w:rsidRPr="00D95616" w:rsidDel="00D95616">
            <w:delText>While</w:delText>
          </w:r>
        </w:del>
      </w:moveTo>
      <w:ins w:id="206" w:author="Nick.Tolimieri [2]" w:date="2022-09-13T10:39:00Z">
        <w:del w:id="207" w:author="Nick.Tolimieri" w:date="2022-09-14T09:31:00Z">
          <w:r w:rsidR="00BE2B28" w:rsidRPr="00D95616" w:rsidDel="00D95616">
            <w:delText xml:space="preserve"> sea surface temperature (</w:delText>
          </w:r>
        </w:del>
      </w:ins>
      <w:moveTo w:id="208" w:author="Nick.Tolimieri [2]" w:date="2022-09-13T10:38:00Z">
        <w:del w:id="209" w:author="Nick.Tolimieri" w:date="2022-09-14T09:31:00Z">
          <w:r w:rsidR="00BE2B28" w:rsidRPr="00D95616" w:rsidDel="00D95616">
            <w:delText xml:space="preserve"> SST</w:delText>
          </w:r>
        </w:del>
      </w:moveTo>
      <w:ins w:id="210" w:author="Nick.Tolimieri [2]" w:date="2022-09-13T10:39:00Z">
        <w:del w:id="211" w:author="Nick.Tolimieri" w:date="2022-09-14T09:31:00Z">
          <w:r w:rsidR="00BE2B28" w:rsidRPr="00D95616" w:rsidDel="00D95616">
            <w:delText>)</w:delText>
          </w:r>
        </w:del>
      </w:ins>
      <w:moveTo w:id="212" w:author="Nick.Tolimieri [2]" w:date="2022-09-13T10:38:00Z">
        <w:del w:id="213"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4" w:author="Nick.Tolimieri [2]" w:date="2022-09-13T10:48:00Z">
        <w:del w:id="215" w:author="Nick.Tolimieri" w:date="2022-09-14T09:31:00Z">
          <w:r w:rsidR="000E2647" w:rsidRPr="00D95616" w:rsidDel="00D95616">
            <w:delText xml:space="preserve"> especially the availability of nutrients</w:delText>
          </w:r>
        </w:del>
      </w:ins>
      <w:moveTo w:id="216" w:author="Nick.Tolimieri [2]" w:date="2022-09-13T10:38:00Z">
        <w:del w:id="217" w:author="Nick.Tolimieri" w:date="2022-09-14T09:31:00Z">
          <w:r w:rsidR="00BE2B28" w:rsidRPr="00D95616" w:rsidDel="00D95616">
            <w:delText xml:space="preserve"> which are difficult to disentangle </w:delText>
          </w:r>
          <w:r w:rsidR="00BE2B28" w:rsidRPr="007546E3"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18" w:author="Nick.Tolimieri [2]" w:date="2022-09-13T10:48:00Z">
        <w:del w:id="219" w:author="Nick.Tolimieri" w:date="2022-09-14T09:31:00Z">
          <w:r w:rsidR="000E2647" w:rsidRPr="00D95616" w:rsidDel="00D95616">
            <w:delText>H</w:delText>
          </w:r>
        </w:del>
      </w:ins>
      <w:ins w:id="220" w:author="Nick.Tolimieri [2]" w:date="2022-09-13T10:46:00Z">
        <w:del w:id="221" w:author="Nick.Tolimieri" w:date="2022-09-14T09:31:00Z">
          <w:r w:rsidR="000E2647" w:rsidRPr="00D95616" w:rsidDel="00D95616">
            <w:delText xml:space="preserve">igh </w:delText>
          </w:r>
        </w:del>
      </w:ins>
      <w:moveTo w:id="222" w:author="Nick.Tolimieri [2]" w:date="2022-09-13T10:38:00Z">
        <w:del w:id="223" w:author="Nick.Tolimieri" w:date="2022-09-14T09:31:00Z">
          <w:r w:rsidR="00BE2B28" w:rsidRPr="00D95616" w:rsidDel="00D95616">
            <w:delText xml:space="preserve">SST </w:delText>
          </w:r>
        </w:del>
      </w:moveTo>
      <w:ins w:id="224" w:author="Nick.Tolimieri [2]" w:date="2022-09-13T10:46:00Z">
        <w:del w:id="225" w:author="Nick.Tolimieri" w:date="2022-09-14T09:31:00Z">
          <w:r w:rsidR="000E2647" w:rsidRPr="00D95616" w:rsidDel="00D95616">
            <w:delText xml:space="preserve">is often associated with low nutrient conditions, which can contribute to low </w:delText>
          </w:r>
        </w:del>
      </w:ins>
      <w:ins w:id="226" w:author="Nick.Tolimieri [2]" w:date="2022-09-13T10:48:00Z">
        <w:del w:id="227" w:author="Nick.Tolimieri" w:date="2022-09-14T09:31:00Z">
          <w:r w:rsidR="0059678B" w:rsidRPr="00D95616" w:rsidDel="00D95616">
            <w:delText xml:space="preserve">kelp </w:delText>
          </w:r>
        </w:del>
      </w:ins>
      <w:ins w:id="228" w:author="Nick.Tolimieri [2]" w:date="2022-09-13T10:46:00Z">
        <w:del w:id="229" w:author="Nick.Tolimieri" w:date="2022-09-14T09:31:00Z">
          <w:r w:rsidR="000E2647" w:rsidRPr="00D95616" w:rsidDel="00D95616">
            <w:delText>growth or die-offs</w:delText>
          </w:r>
        </w:del>
      </w:ins>
      <w:ins w:id="230" w:author="Nick.Tolimieri [2]" w:date="2022-09-13T10:49:00Z">
        <w:del w:id="231" w:author="Nick.Tolimieri" w:date="2022-09-14T09:31:00Z">
          <w:r w:rsidR="0059678B" w:rsidRPr="00D95616" w:rsidDel="00D95616">
            <w:delText xml:space="preserve"> </w:delText>
          </w:r>
        </w:del>
      </w:ins>
      <w:moveTo w:id="232" w:author="Nick.Tolimieri [2]" w:date="2022-09-13T10:38:00Z">
        <w:del w:id="233" w:author="Nick.Tolimieri" w:date="2022-09-14T09:31:00Z">
          <w:r w:rsidR="00BE2B28" w:rsidRPr="00D95616" w:rsidDel="00D95616">
            <w:delText>has been used as a proxy for nutrient conditions based on experimentally derived relationships</w:delText>
          </w:r>
        </w:del>
      </w:moveTo>
      <w:del w:id="234" w:author="Nick.Tolimieri" w:date="2022-09-14T09:31:00Z">
        <w:r w:rsidR="000E2647" w:rsidRPr="007546E3"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D95616" w:rsidDel="00D95616">
          <w:rPr>
            <w:rPrChange w:id="235" w:author="Nick.Tolimieri" w:date="2022-09-14T09:31:00Z">
              <w:rPr/>
            </w:rPrChange>
          </w:rPr>
        </w:r>
        <w:r w:rsidR="000E2647" w:rsidRPr="00D95616" w:rsidDel="00D95616">
          <w:rPr>
            <w:rPrChange w:id="236" w:author="Nick.Tolimieri" w:date="2022-09-14T09:31:00Z">
              <w:rPr/>
            </w:rPrChange>
          </w:rPr>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37" w:author="Nick.Tolimieri [2]" w:date="2022-09-13T10:38:00Z">
        <w:del w:id="238" w:author="Nick.Tolimieri" w:date="2022-09-14T09:31:00Z">
          <w:r w:rsidR="00BE2B28" w:rsidRPr="00D95616" w:rsidDel="00D95616">
            <w:delText xml:space="preserve">   </w:delText>
          </w:r>
          <w:r w:rsidR="00BE2B28" w:rsidRPr="007546E3"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39" w:author="Nick.Tolimieri" w:date="2022-09-14T09:31:00Z">
        <w:r w:rsidR="0059678B" w:rsidRPr="00D95616" w:rsidDel="00D95616">
          <w:delInstrText xml:space="preserve"> ADDIN EN.CITE </w:delInstrText>
        </w:r>
        <w:r w:rsidR="0059678B"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D95616" w:rsidDel="00D95616">
          <w:rPr>
            <w:rPrChange w:id="240" w:author="Nick.Tolimieri" w:date="2022-09-14T09:31:00Z">
              <w:rPr/>
            </w:rPrChange>
          </w:rPr>
        </w:r>
        <w:r w:rsidR="0059678B" w:rsidRPr="00D95616" w:rsidDel="00D95616">
          <w:rPr>
            <w:rPrChange w:id="241" w:author="Nick.Tolimieri" w:date="2022-09-14T09:31:00Z">
              <w:rPr/>
            </w:rPrChange>
          </w:rPr>
          <w:fldChar w:fldCharType="end"/>
        </w:r>
      </w:del>
      <w:ins w:id="242" w:author="Nick.Tolimieri [2]" w:date="2022-09-13T10:38:00Z">
        <w:del w:id="243" w:author="Nick.Tolimieri" w:date="2022-09-14T09:31:00Z"/>
      </w:ins>
      <w:moveTo w:id="244" w:author="Nick.Tolimieri [2]" w:date="2022-09-13T10:38:00Z">
        <w:del w:id="245" w:author="Nick.Tolimieri" w:date="2022-09-14T09:31:00Z">
          <w:r w:rsidR="00BE2B28" w:rsidRPr="00A10F7E" w:rsidDel="00D95616">
            <w:fldChar w:fldCharType="separate"/>
          </w:r>
        </w:del>
      </w:moveTo>
      <w:del w:id="246" w:author="Nick.Tolimieri" w:date="2022-09-14T09:31:00Z">
        <w:r w:rsidR="0059678B" w:rsidRPr="00D95616" w:rsidDel="00D95616">
          <w:rPr>
            <w:noProof/>
          </w:rPr>
          <w:delText>(e.g., Cavanaugh et al. 2011, Wernberg et al. 2016, Pfister et al. 2018, Smale 2020)</w:delText>
        </w:r>
      </w:del>
      <w:moveTo w:id="247" w:author="Nick.Tolimieri [2]" w:date="2022-09-13T10:38:00Z">
        <w:del w:id="248" w:author="Nick.Tolimieri" w:date="2022-09-14T09:31:00Z">
          <w:r w:rsidR="00BE2B28" w:rsidRPr="00A10F7E" w:rsidDel="00D95616">
            <w:fldChar w:fldCharType="end"/>
          </w:r>
          <w:r w:rsidR="00BE2B28" w:rsidRPr="00D95616" w:rsidDel="00D95616">
            <w:delText>, while other</w:delText>
          </w:r>
        </w:del>
      </w:moveTo>
      <w:ins w:id="249" w:author="Nick.Tolimieri [2]" w:date="2022-09-13T10:57:00Z">
        <w:del w:id="250" w:author="Nick.Tolimieri" w:date="2022-09-14T09:31:00Z">
          <w:r w:rsidR="00D24EDC" w:rsidRPr="00D95616" w:rsidDel="00D95616">
            <w:delText>some</w:delText>
          </w:r>
        </w:del>
      </w:ins>
      <w:moveTo w:id="251" w:author="Nick.Tolimieri [2]" w:date="2022-09-13T10:38:00Z">
        <w:del w:id="252" w:author="Nick.Tolimieri" w:date="2022-09-14T09:31:00Z">
          <w:r w:rsidR="00BE2B28" w:rsidRPr="00D95616" w:rsidDel="00D95616">
            <w:delText xml:space="preserve"> studies suggest that elevated temperatures have independent physiological impacts  </w:delText>
          </w:r>
          <w:r w:rsidR="00BE2B28" w:rsidRPr="007546E3"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53" w:author="Nick.Tolimieri [2]" w:date="2022-09-13T10:38:00Z">
        <w:del w:id="254" w:author="Nick.Tolimieri" w:date="2022-09-14T09:31:00Z">
          <w:r w:rsidR="00BE2B28" w:rsidRPr="00D95616" w:rsidDel="00D95616">
            <w:rPr>
              <w:rPrChange w:id="255" w:author="Nick.Tolimieri" w:date="2022-09-14T09:31:00Z">
                <w:rPr/>
              </w:rPrChange>
            </w:rPr>
          </w:r>
        </w:del>
      </w:ins>
      <w:moveTo w:id="256" w:author="Nick.Tolimieri [2]" w:date="2022-09-13T10:38:00Z">
        <w:del w:id="257" w:author="Nick.Tolimieri" w:date="2022-09-14T09:31:00Z">
          <w:r w:rsidR="00BE2B28" w:rsidRPr="00D95616" w:rsidDel="00D95616">
            <w:rPr>
              <w:rPrChange w:id="258" w:author="Nick.Tolimieri" w:date="2022-09-14T09:31:00Z">
                <w:rPr/>
              </w:rPrChange>
            </w:rPr>
            <w:fldChar w:fldCharType="end"/>
          </w:r>
        </w:del>
      </w:moveTo>
      <w:ins w:id="259" w:author="Nick.Tolimieri [2]" w:date="2022-09-13T10:38:00Z">
        <w:del w:id="260" w:author="Nick.Tolimieri" w:date="2022-09-14T09:31:00Z"/>
      </w:ins>
      <w:moveTo w:id="261" w:author="Nick.Tolimieri [2]" w:date="2022-09-13T10:38:00Z">
        <w:del w:id="262"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3"/>
    <w:p w14:paraId="69526AA1" w14:textId="38EE89F2" w:rsidR="00C45824" w:rsidRDefault="00E878A1" w:rsidP="0086479B">
      <w:pPr>
        <w:rPr>
          <w:ins w:id="263" w:author="Nick.Tolimieri [2]" w:date="2022-09-12T10:33:00Z"/>
        </w:rPr>
      </w:pPr>
      <w:del w:id="264"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65" w:author="Nick.Tolimieri [2]" w:date="2022-09-12T14:37:00Z">
        <w:r w:rsidR="002E2D71">
          <w:t>R</w:t>
        </w:r>
      </w:ins>
      <w:ins w:id="266" w:author="Nick.Tolimieri [2]" w:date="2022-09-12T14:23:00Z">
        <w:r w:rsidR="00C65B06">
          <w:t>apid</w:t>
        </w:r>
      </w:ins>
      <w:ins w:id="267" w:author="Nick.Tolimieri [2]" w:date="2022-09-13T10:57:00Z">
        <w:r w:rsidR="00D24EDC">
          <w:t xml:space="preserve"> loss of </w:t>
        </w:r>
      </w:ins>
      <w:ins w:id="268" w:author="Nick.Tolimieri [2]" w:date="2022-09-12T14:23:00Z">
        <w:r w:rsidR="00C65B06">
          <w:t xml:space="preserve">kelp cover </w:t>
        </w:r>
      </w:ins>
      <w:ins w:id="269"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70" w:author="Nick.Tolimieri [2]" w:date="2022-09-12T14:57:00Z">
        <w:r w:rsidR="00C27952">
          <w:t xml:space="preserve"> </w:t>
        </w:r>
      </w:ins>
      <w:ins w:id="271" w:author="Nick.Tolimieri [2]" w:date="2022-09-12T14:24:00Z">
        <w:r w:rsidR="00C65B06">
          <w:t xml:space="preserve">have been </w:t>
        </w:r>
      </w:ins>
      <w:ins w:id="272" w:author="Nick.Tolimieri [2]" w:date="2022-09-12T14:25:00Z">
        <w:r w:rsidR="00C65B06">
          <w:t xml:space="preserve">documented in </w:t>
        </w:r>
      </w:ins>
      <w:ins w:id="273" w:author="Nick.Tolimieri [2]" w:date="2022-09-12T14:36:00Z">
        <w:r w:rsidR="00FA51A5">
          <w:t>N</w:t>
        </w:r>
      </w:ins>
      <w:ins w:id="274" w:author="Nick.Tolimieri [2]" w:date="2022-09-12T14:25:00Z">
        <w:r w:rsidR="00C65B06">
          <w:t>ew Zealand</w:t>
        </w:r>
      </w:ins>
      <w:ins w:id="275"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76" w:author="Nick.Tolimieri [2]" w:date="2022-09-12T14:25:00Z">
        <w:r w:rsidR="00C65B06">
          <w:t xml:space="preserve">, </w:t>
        </w:r>
      </w:ins>
      <w:ins w:id="277" w:author="Nick.Tolimieri [2]" w:date="2022-09-12T14:32:00Z">
        <w:r w:rsidR="00EC762E">
          <w:t xml:space="preserve">Western </w:t>
        </w:r>
      </w:ins>
      <w:ins w:id="278"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79" w:author="Nick.Tolimieri" w:date="2022-09-14T09:16:00Z">
        <w:r w:rsidR="00955F04">
          <w:t xml:space="preserve">, the North </w:t>
        </w:r>
      </w:ins>
      <w:ins w:id="280"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81" w:author="Nick.Tolimieri [2]" w:date="2022-09-12T14:25:00Z">
        <w:r w:rsidR="00C65B06">
          <w:t xml:space="preserve"> and </w:t>
        </w:r>
      </w:ins>
      <w:ins w:id="282" w:author="Nick.Tolimieri [2]" w:date="2022-09-13T09:24:00Z">
        <w:r w:rsidR="00692601">
          <w:t>some but not all regions of the n</w:t>
        </w:r>
      </w:ins>
      <w:ins w:id="283" w:author="Nick.Tolimieri [2]" w:date="2022-09-12T14:25:00Z">
        <w:r w:rsidR="00C65B06">
          <w:t>ortheast Pacific</w:t>
        </w:r>
      </w:ins>
      <w:ins w:id="284"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85" w:author="Nick.Tolimieri [2]" w:date="2022-09-13T10:49:00Z">
        <w:r w:rsidR="0059678B">
          <w:t>.</w:t>
        </w:r>
      </w:ins>
      <w:ins w:id="286" w:author="Nick.Tolimieri [2]" w:date="2022-09-12T14:25:00Z">
        <w:r w:rsidR="00E103F5">
          <w:t xml:space="preserve"> </w:t>
        </w:r>
      </w:ins>
      <w:ins w:id="287" w:author="Nick.Tolimieri" w:date="2022-09-14T09:31:00Z">
        <w:r w:rsidR="00D95616" w:rsidRPr="006F49BE">
          <w:t>While sea surface temperature (SST) is the primary parameter used to identify MHWs (</w:t>
        </w:r>
        <w:proofErr w:type="spellStart"/>
        <w:r w:rsidR="00D95616" w:rsidRPr="006F49BE">
          <w:t>Hobday</w:t>
        </w:r>
        <w:proofErr w:type="spellEnd"/>
        <w:r w:rsidR="00D95616" w:rsidRPr="006F49BE">
          <w:t xml:space="preserve">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7546E3">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A17A1E">
          <w:rPr>
            <w:rPrChange w:id="288"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A17A1E">
          <w:rPr>
            <w:rPrChange w:id="289" w:author="Nick.Tolimieri" w:date="2022-09-14T09:49:00Z">
              <w:rPr/>
            </w:rPrChange>
          </w:rPr>
        </w:r>
        <w:r w:rsidR="00D95616" w:rsidRPr="00A17A1E">
          <w:rPr>
            <w:rPrChange w:id="290" w:author="Nick.Tolimieri" w:date="2022-09-14T09:49:00Z">
              <w:rPr/>
            </w:rPrChange>
          </w:rPr>
          <w:fldChar w:fldCharType="end"/>
        </w:r>
        <w:r w:rsidR="00D95616" w:rsidRPr="00A17A1E">
          <w:rPr>
            <w:rPrChange w:id="291" w:author="Nick.Tolimieri" w:date="2022-09-14T09:49:00Z">
              <w:rPr/>
            </w:rPrChange>
          </w:rPr>
        </w:r>
        <w:r w:rsidR="00D95616" w:rsidRPr="00A17A1E">
          <w:rPr>
            <w:rPrChange w:id="292" w:author="Nick.Tolimieri" w:date="2022-09-14T09:49:00Z">
              <w:rPr/>
            </w:rPrChange>
          </w:rPr>
          <w:fldChar w:fldCharType="separate"/>
        </w:r>
        <w:r w:rsidR="00D95616" w:rsidRPr="00A17A1E">
          <w:rPr>
            <w:noProof/>
          </w:rPr>
          <w:t>(Muth et al. 2019, Hamilton et al. 2020)</w:t>
        </w:r>
        <w:r w:rsidR="00D95616" w:rsidRPr="00A10F7E">
          <w:fldChar w:fldCharType="end"/>
        </w:r>
        <w:r w:rsidR="00D95616" w:rsidRPr="00A17A1E">
          <w:t>.</w:t>
        </w:r>
      </w:ins>
      <w:del w:id="293" w:author="Nick.Tolimieri [2]" w:date="2022-09-13T10:47:00Z">
        <w:r w:rsidRPr="007546E3"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A17A1E" w:rsidDel="000E2647">
          <w:rPr>
            <w:rPrChange w:id="294" w:author="Nick.Tolimieri" w:date="2022-09-14T09:49:00Z">
              <w:rPr/>
            </w:rPrChange>
          </w:rPr>
        </w:r>
        <w:r w:rsidRPr="00A17A1E" w:rsidDel="000E2647">
          <w:rPr>
            <w:rPrChange w:id="295" w:author="Nick.Tolimieri" w:date="2022-09-14T09:49:00Z">
              <w:rPr/>
            </w:rPrChange>
          </w:rPr>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96" w:author="Nick.Tolimieri" w:date="2022-09-09T14:07:00Z">
        <w:del w:id="297" w:author="Nick.Tolimieri [2]" w:date="2022-09-12T14:37:00Z">
          <w:r w:rsidR="0062649E" w:rsidRPr="00A17A1E" w:rsidDel="002E2D71">
            <w:delText>W</w:delText>
          </w:r>
        </w:del>
        <w:del w:id="298" w:author="Nick.Tolimieri [2]" w:date="2022-09-13T10:47:00Z">
          <w:r w:rsidR="0062649E" w:rsidRPr="00A17A1E" w:rsidDel="000E2647">
            <w:delText xml:space="preserve">arm water </w:delText>
          </w:r>
        </w:del>
        <w:del w:id="299" w:author="Nick.Tolimieri [2]" w:date="2022-09-12T14:37:00Z">
          <w:r w:rsidR="0062649E" w:rsidRPr="00A17A1E" w:rsidDel="002E2D71">
            <w:delText>and</w:delText>
          </w:r>
        </w:del>
        <w:del w:id="300" w:author="Nick.Tolimieri [2]" w:date="2022-09-13T10:47:00Z">
          <w:r w:rsidR="0062649E" w:rsidRPr="00A17A1E" w:rsidDel="000E2647">
            <w:delText xml:space="preserve"> low nutrient availability lead to kelp loss</w:delText>
          </w:r>
        </w:del>
      </w:ins>
      <w:ins w:id="301" w:author="Nick.Tolimieri" w:date="2022-09-09T14:08:00Z">
        <w:del w:id="302" w:author="Nick.Tolimieri [2]" w:date="2022-09-13T10:47:00Z">
          <w:r w:rsidR="0062649E" w:rsidRPr="00A17A1E" w:rsidDel="000E2647">
            <w:delText xml:space="preserve"> </w:delText>
          </w:r>
        </w:del>
      </w:ins>
      <w:del w:id="303" w:author="Nick.Tolimieri [2]" w:date="2022-09-13T10:47:00Z">
        <w:r w:rsidRPr="007546E3"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A17A1E" w:rsidDel="000E2647">
          <w:rPr>
            <w:rPrChange w:id="304" w:author="Nick.Tolimieri" w:date="2022-09-14T09:49:00Z">
              <w:rPr/>
            </w:rPrChange>
          </w:rPr>
        </w:r>
        <w:r w:rsidRPr="00A17A1E" w:rsidDel="000E2647">
          <w:rPr>
            <w:rPrChange w:id="305" w:author="Nick.Tolimieri" w:date="2022-09-14T09:49:00Z">
              <w:rPr/>
            </w:rPrChange>
          </w:rPr>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306" w:author="Nick.Tolimieri [2]" w:date="2022-09-13T10:43:00Z">
        <w:r w:rsidR="000E2647" w:rsidRPr="00A17A1E">
          <w:rPr>
            <w:rPrChange w:id="307" w:author="Nick.Tolimieri" w:date="2022-09-14T09:49:00Z">
              <w:rPr>
                <w:highlight w:val="yellow"/>
              </w:rPr>
            </w:rPrChange>
          </w:rPr>
          <w:t xml:space="preserve"> </w:t>
        </w:r>
      </w:ins>
      <w:ins w:id="308" w:author="Nick.Tolimieri" w:date="2022-09-09T14:07:00Z">
        <w:del w:id="309" w:author="Nick.Tolimieri [2]" w:date="2022-09-13T10:43:00Z">
          <w:r w:rsidR="0062649E" w:rsidRPr="00A17A1E" w:rsidDel="000E2647">
            <w:delText xml:space="preserve">, </w:delText>
          </w:r>
        </w:del>
      </w:ins>
      <w:ins w:id="310" w:author="Nick.Tolimieri" w:date="2022-09-09T14:08:00Z">
        <w:del w:id="311" w:author="Nick.Tolimieri [2]" w:date="2022-09-13T10:43:00Z">
          <w:r w:rsidR="0062649E" w:rsidRPr="00A17A1E" w:rsidDel="000E2647">
            <w:delText xml:space="preserve">while the effects of wave action can vary with species and species’ life-history </w:delText>
          </w:r>
        </w:del>
      </w:ins>
      <w:ins w:id="312" w:author="Nick.Tolimieri" w:date="2022-09-09T14:09:00Z">
        <w:del w:id="313" w:author="Nick.Tolimieri [2]" w:date="2022-09-13T10:43:00Z">
          <w:r w:rsidR="0062649E" w:rsidRPr="00A17A1E" w:rsidDel="000E2647">
            <w:delText>and the timing of impact</w:delText>
          </w:r>
        </w:del>
      </w:ins>
      <w:ins w:id="314" w:author="Nick.Tolimieri [2]" w:date="2022-09-13T10:43:00Z">
        <w:r w:rsidR="000E2647" w:rsidRPr="00A17A1E">
          <w:rPr>
            <w:rPrChange w:id="315" w:author="Nick.Tolimieri" w:date="2022-09-14T09:49:00Z">
              <w:rPr>
                <w:highlight w:val="yellow"/>
              </w:rPr>
            </w:rPrChange>
          </w:rPr>
          <w:t>Wave action</w:t>
        </w:r>
      </w:ins>
      <w:ins w:id="316" w:author="Nick.Tolimieri" w:date="2022-09-14T09:48:00Z">
        <w:r w:rsidR="00A17A1E" w:rsidRPr="00A17A1E">
          <w:rPr>
            <w:rPrChange w:id="317" w:author="Nick.Tolimieri" w:date="2022-09-14T09:49:00Z">
              <w:rPr>
                <w:highlight w:val="yellow"/>
              </w:rPr>
            </w:rPrChange>
          </w:rPr>
          <w:t xml:space="preserve"> while clearly important can have different impacts based on location and species life history</w:t>
        </w:r>
      </w:ins>
      <w:ins w:id="318" w:author="Nick.Tolimieri" w:date="2022-09-14T09:59:00Z">
        <w:r w:rsidR="00A57AD7">
          <w:t>—</w:t>
        </w:r>
      </w:ins>
      <w:ins w:id="319" w:author="Nick.Tolimieri" w:date="2022-09-14T09:48:00Z">
        <w:r w:rsidR="001B02BF">
          <w:t>both</w:t>
        </w:r>
      </w:ins>
      <w:ins w:id="320" w:author="Nick.Tolimieri" w:date="2022-09-14T09:59:00Z">
        <w:r w:rsidR="00A57AD7">
          <w:t xml:space="preserve"> </w:t>
        </w:r>
      </w:ins>
      <w:ins w:id="321" w:author="Nick.Tolimieri" w:date="2022-09-14T09:48:00Z">
        <w:r w:rsidR="001B02BF">
          <w:t xml:space="preserve">impacting kelps directly and by influencing herbivore behavior </w:t>
        </w:r>
      </w:ins>
      <w:ins w:id="322" w:author="Nick.Tolimieri [2]" w:date="2022-09-13T10:43:00Z">
        <w:del w:id="323" w:author="Nick.Tolimieri" w:date="2022-09-14T09:49:00Z">
          <w:r w:rsidR="000E2647" w:rsidRPr="00A17A1E" w:rsidDel="00A17A1E">
            <w:rPr>
              <w:rPrChange w:id="324" w:author="Nick.Tolimieri" w:date="2022-09-14T09:49:00Z">
                <w:rPr>
                  <w:highlight w:val="yellow"/>
                </w:rPr>
              </w:rPrChange>
            </w:rPr>
            <w:delText>…</w:delText>
          </w:r>
        </w:del>
      </w:ins>
      <w:r w:rsidRPr="007546E3">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7A1E">
        <w:rPr>
          <w:rPrChange w:id="325" w:author="Nick.Tolimieri" w:date="2022-09-14T09:49:00Z">
            <w:rPr/>
          </w:rPrChange>
        </w:rPr>
      </w:r>
      <w:r w:rsidRPr="00A17A1E">
        <w:rPr>
          <w:rPrChange w:id="326" w:author="Nick.Tolimieri" w:date="2022-09-14T09:49:00Z">
            <w:rPr/>
          </w:rPrChange>
        </w:rPr>
        <w:fldChar w:fldCharType="separate"/>
      </w:r>
      <w:r w:rsidR="001B02BF">
        <w:rPr>
          <w:noProof/>
        </w:rPr>
        <w:t>(Dayton &amp; Tegner 1984, Siddon &amp; Witman 2003, Reed et al. 2011, Hamilton et al. 2020)</w:t>
      </w:r>
      <w:r w:rsidRPr="00A10F7E">
        <w:fldChar w:fldCharType="end"/>
      </w:r>
      <w:ins w:id="327" w:author="Nick.Tolimieri" w:date="2022-09-09T14:08:00Z">
        <w:r w:rsidR="0062649E" w:rsidRPr="00A17A1E">
          <w:t>.</w:t>
        </w:r>
      </w:ins>
      <w:ins w:id="328" w:author="Nick.Tolimieri [2]" w:date="2022-09-13T10:32:00Z">
        <w:del w:id="329" w:author="Nick.Tolimieri" w:date="2022-09-14T09:51:00Z">
          <w:r w:rsidR="00CB317F" w:rsidRPr="00B52571" w:rsidDel="001B02BF">
            <w:rPr>
              <w:highlight w:val="yellow"/>
              <w:rPrChange w:id="330" w:author="Nick.Tolimieri [2]" w:date="2022-09-13T10:50:00Z">
                <w:rPr/>
              </w:rPrChange>
            </w:rPr>
            <w:delText>Wave action but not with this MWH (REF</w:delText>
          </w:r>
        </w:del>
      </w:ins>
      <w:ins w:id="331" w:author="Nick.Tolimieri [2]" w:date="2022-09-13T10:40:00Z">
        <w:del w:id="332" w:author="Nick.Tolimieri" w:date="2022-09-14T09:51:00Z">
          <w:r w:rsidR="009755A9" w:rsidRPr="00B52571" w:rsidDel="001B02BF">
            <w:rPr>
              <w:highlight w:val="yellow"/>
              <w:rPrChange w:id="333" w:author="Nick.Tolimieri [2]" w:date="2022-09-13T10:50:00Z">
                <w:rPr/>
              </w:rPrChange>
            </w:rPr>
            <w:delText xml:space="preserve"> Siddon and Witman)</w:delText>
          </w:r>
        </w:del>
      </w:ins>
      <w:ins w:id="334" w:author="Nick.Tolimieri [2]" w:date="2022-09-13T10:50:00Z">
        <w:del w:id="335" w:author="Nick.Tolimieri" w:date="2022-09-14T09:51:00Z">
          <w:r w:rsidR="00B52571" w:rsidRPr="00B52571" w:rsidDel="001B02BF">
            <w:rPr>
              <w:highlight w:val="yellow"/>
              <w:rPrChange w:id="336" w:author="Nick.Tolimieri [2]" w:date="2022-09-13T10:50:00Z">
                <w:rPr/>
              </w:rPrChange>
            </w:rPr>
            <w:delText xml:space="preserve"> Nah. Add comment to discussion. Wave action matters, but our sites are protected.</w:delText>
          </w:r>
        </w:del>
      </w:ins>
      <w:ins w:id="337" w:author="Nick.Tolimieri" w:date="2022-09-14T09:51:00Z">
        <w:r w:rsidR="001B02BF" w:rsidDel="001B02BF">
          <w:rPr>
            <w:highlight w:val="yellow"/>
          </w:rPr>
          <w:t xml:space="preserve"> </w:t>
        </w:r>
      </w:ins>
      <w:del w:id="338"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39" w:author="Nick.Tolimieri" w:date="2022-09-09T14:01:00Z"/>
          <w:del w:id="340" w:author="Nick.Tolimieri [2]" w:date="2022-09-12T15:31:00Z"/>
        </w:rPr>
      </w:pPr>
      <w:ins w:id="341" w:author="Nick.Tolimieri [2]" w:date="2022-09-12T14:46:00Z">
        <w:r>
          <w:t xml:space="preserve">Intense herbivory by urchins when </w:t>
        </w:r>
      </w:ins>
      <w:ins w:id="342"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43" w:author="Nick.Tolimieri [2]" w:date="2022-09-12T14:47:00Z">
        <w:r>
          <w:t>.</w:t>
        </w:r>
      </w:ins>
      <w:del w:id="344"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45" w:author="Nick.Tolimieri [2]" w:date="2022-09-12T14:48:00Z">
        <w:r>
          <w:t xml:space="preserve"> </w:t>
        </w:r>
      </w:ins>
      <w:ins w:id="346" w:author="Nick.Tolimieri [2]" w:date="2022-09-12T14:47:00Z">
        <w:r>
          <w:t>Howev</w:t>
        </w:r>
        <w:r w:rsidRPr="007731E7">
          <w:t>er, k</w:t>
        </w:r>
      </w:ins>
      <w:ins w:id="347" w:author="Nick.Tolimieri" w:date="2022-09-09T14:14:00Z">
        <w:del w:id="348" w:author="Nick.Tolimieri [2]" w:date="2022-09-12T14:38:00Z">
          <w:r w:rsidR="00F07C30" w:rsidRPr="007731E7" w:rsidDel="005A5B62">
            <w:delText>At the same time, k</w:delText>
          </w:r>
        </w:del>
        <w:r w:rsidR="00F07C30" w:rsidRPr="007731E7">
          <w:t>elp forests can be</w:t>
        </w:r>
      </w:ins>
      <w:ins w:id="349" w:author="Nick.Tolimieri [2]" w:date="2022-09-12T14:53:00Z">
        <w:r w:rsidR="00E925A2" w:rsidRPr="007731E7">
          <w:rPr>
            <w:rPrChange w:id="350" w:author="Nick.Tolimieri [2]" w:date="2022-09-12T14:57:00Z">
              <w:rPr>
                <w:highlight w:val="yellow"/>
              </w:rPr>
            </w:rPrChange>
          </w:rPr>
          <w:t xml:space="preserve"> maintained or</w:t>
        </w:r>
      </w:ins>
      <w:ins w:id="351" w:author="Nick.Tolimieri" w:date="2022-09-09T14:14:00Z">
        <w:del w:id="352" w:author="Nick.Tolimieri [2]" w:date="2022-09-12T14:52:00Z">
          <w:r w:rsidR="00F07C30" w:rsidRPr="007731E7" w:rsidDel="006771FC">
            <w:delText xml:space="preserve"> maintained </w:delText>
          </w:r>
        </w:del>
      </w:ins>
      <w:ins w:id="353" w:author="Nick.Tolimieri" w:date="2022-09-09T14:22:00Z">
        <w:del w:id="354" w:author="Nick.Tolimieri [2]" w:date="2022-09-12T14:52:00Z">
          <w:r w:rsidR="00414B8B" w:rsidRPr="007731E7" w:rsidDel="006771FC">
            <w:delText>or</w:delText>
          </w:r>
        </w:del>
        <w:r w:rsidR="00414B8B" w:rsidRPr="007731E7">
          <w:t xml:space="preserve"> promoted </w:t>
        </w:r>
      </w:ins>
      <w:ins w:id="355" w:author="Nick.Tolimieri" w:date="2022-09-09T14:14:00Z">
        <w:r w:rsidR="00F07C30" w:rsidRPr="007731E7">
          <w:t xml:space="preserve">by </w:t>
        </w:r>
        <w:del w:id="356" w:author="Nick.Tolimieri [2]" w:date="2022-09-12T14:48:00Z">
          <w:r w:rsidR="00F07C30" w:rsidRPr="007731E7" w:rsidDel="00EE36D9">
            <w:delText xml:space="preserve">the classic </w:delText>
          </w:r>
        </w:del>
        <w:r w:rsidR="00F07C30" w:rsidRPr="007731E7">
          <w:t>trophic cascade</w:t>
        </w:r>
      </w:ins>
      <w:ins w:id="357" w:author="Nick.Tolimieri [2]" w:date="2022-09-12T14:48:00Z">
        <w:r w:rsidRPr="007731E7">
          <w:rPr>
            <w:rPrChange w:id="358" w:author="Nick.Tolimieri [2]" w:date="2022-09-12T14:57:00Z">
              <w:rPr>
                <w:highlight w:val="yellow"/>
              </w:rPr>
            </w:rPrChange>
          </w:rPr>
          <w:t>s</w:t>
        </w:r>
      </w:ins>
      <w:ins w:id="359" w:author="Nick.Tolimieri" w:date="2022-09-09T14:14:00Z">
        <w:r w:rsidR="00F07C30" w:rsidRPr="007731E7">
          <w:t xml:space="preserve"> in which </w:t>
        </w:r>
        <w:del w:id="360" w:author="Nick.Tolimieri [2]" w:date="2022-09-12T14:48:00Z">
          <w:r w:rsidR="00F07C30" w:rsidRPr="007731E7" w:rsidDel="00EE36D9">
            <w:delText>otter predation</w:delText>
          </w:r>
        </w:del>
      </w:ins>
      <w:ins w:id="361" w:author="Nick.Tolimieri [2]" w:date="2022-09-12T14:48:00Z">
        <w:r w:rsidRPr="007731E7">
          <w:t>urchin predators</w:t>
        </w:r>
      </w:ins>
      <w:ins w:id="362" w:author="Nick.Tolimieri" w:date="2022-09-09T14:14:00Z">
        <w:r w:rsidR="00F07C30" w:rsidRPr="007731E7">
          <w:t xml:space="preserve"> depress</w:t>
        </w:r>
        <w:del w:id="363" w:author="Nick.Tolimieri [2]" w:date="2022-09-13T10:52:00Z">
          <w:r w:rsidR="00F07C30" w:rsidRPr="007731E7" w:rsidDel="00A91510">
            <w:delText>es</w:delText>
          </w:r>
          <w:r w:rsidR="00F07C30" w:rsidDel="00A91510">
            <w:delText xml:space="preserve"> the abundance of </w:delText>
          </w:r>
        </w:del>
      </w:ins>
      <w:ins w:id="364" w:author="Nick.Tolimieri" w:date="2022-09-09T14:15:00Z">
        <w:del w:id="365" w:author="Nick.Tolimieri [2]" w:date="2022-09-13T10:52:00Z">
          <w:r w:rsidR="00F07C30" w:rsidDel="00A91510">
            <w:delText>herbivorous</w:delText>
          </w:r>
        </w:del>
      </w:ins>
      <w:ins w:id="366" w:author="Nick.Tolimieri" w:date="2022-09-09T14:14:00Z">
        <w:del w:id="367" w:author="Nick.Tolimieri [2]" w:date="2022-09-13T10:52:00Z">
          <w:r w:rsidR="00F07C30" w:rsidDel="00A91510">
            <w:delText xml:space="preserve"> urchins</w:delText>
          </w:r>
        </w:del>
      </w:ins>
      <w:ins w:id="368" w:author="Nick.Tolimieri [2]" w:date="2022-09-13T10:52:00Z">
        <w:r w:rsidR="00A91510">
          <w:t xml:space="preserve"> urchin abundance</w:t>
        </w:r>
      </w:ins>
      <w:ins w:id="369" w:author="Nick.Tolimieri" w:date="2022-09-09T14:15:00Z">
        <w:r w:rsidR="00F07C30">
          <w:t xml:space="preserve"> </w:t>
        </w:r>
        <w:r w:rsidR="00F07C30">
          <w:lastRenderedPageBreak/>
          <w:t>allowing dense kelp stands</w:t>
        </w:r>
      </w:ins>
      <w:ins w:id="370" w:author="Nick.Tolimieri [2]" w:date="2022-09-12T14:50:00Z">
        <w:r w:rsidR="00960C6A">
          <w:t>—the</w:t>
        </w:r>
        <w:del w:id="371" w:author="Nick.Tolimieri" w:date="2022-09-14T09:32:00Z">
          <w:r w:rsidR="00960C6A" w:rsidDel="0073420A">
            <w:delText xml:space="preserve"> classic trophic cascade </w:delText>
          </w:r>
        </w:del>
      </w:ins>
      <w:ins w:id="372" w:author="Nick.Tolimieri" w:date="2022-09-14T09:32:00Z">
        <w:r w:rsidR="0073420A">
          <w:t xml:space="preserve"> example </w:t>
        </w:r>
      </w:ins>
      <w:ins w:id="373" w:author="Nick.Tolimieri [2]" w:date="2022-09-12T14:50:00Z">
        <w:r w:rsidR="00960C6A">
          <w:t>being the otter-urchin-kel</w:t>
        </w:r>
        <w:r w:rsidR="006771FC">
          <w:t>p</w:t>
        </w:r>
      </w:ins>
      <w:ins w:id="374" w:author="Nick.Tolimieri [2]" w:date="2022-09-13T09:25:00Z">
        <w:r w:rsidR="001114C4">
          <w:t xml:space="preserve"> </w:t>
        </w:r>
      </w:ins>
      <w:ins w:id="375" w:author="Nick.Tolimieri" w:date="2022-09-14T09:32:00Z">
        <w:r w:rsidR="00070E60">
          <w:t xml:space="preserve">trophic </w:t>
        </w:r>
        <w:r w:rsidR="00D95616">
          <w:t>cascade</w:t>
        </w:r>
      </w:ins>
      <w:ins w:id="376" w:author="Nick.Tolimieri [2]" w:date="2022-09-13T09:25:00Z">
        <w:del w:id="377" w:author="Nick.Tolimieri" w:date="2022-09-14T09:32:00Z">
          <w:r w:rsidR="001114C4" w:rsidDel="00D95616">
            <w:delText>food web</w:delText>
          </w:r>
        </w:del>
      </w:ins>
      <w:ins w:id="378" w:author="Nick.Tolimieri [2]" w:date="2022-09-12T14:50:00Z">
        <w:r w:rsidR="006771FC">
          <w:t xml:space="preserve"> </w:t>
        </w:r>
      </w:ins>
      <w:ins w:id="379" w:author="Nick.Tolimieri [2]" w:date="2022-09-12T14:53:00Z">
        <w:r w:rsidR="00E925A2">
          <w:t>described</w:t>
        </w:r>
      </w:ins>
      <w:ins w:id="380" w:author="Nick.Tolimieri [2]" w:date="2022-09-12T14:50:00Z">
        <w:r w:rsidR="006771FC">
          <w:t xml:space="preserve"> for the northeast </w:t>
        </w:r>
      </w:ins>
      <w:ins w:id="381" w:author="Nick.Tolimieri [2]" w:date="2022-09-12T14:52:00Z">
        <w:r w:rsidR="006771FC">
          <w:t>Pacific</w:t>
        </w:r>
      </w:ins>
      <w:ins w:id="382" w:author="Nick.Tolimieri" w:date="2022-09-09T14:15:00Z">
        <w:del w:id="383"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84" w:author="Nick.Tolimieri [2]" w:date="2022-09-12T14:54:00Z">
        <w:r w:rsidR="005B5B9E">
          <w:t>, although fishes and inverteb</w:t>
        </w:r>
        <w:r w:rsidR="005B5B9E" w:rsidRPr="00843623">
          <w:t>rates</w:t>
        </w:r>
      </w:ins>
      <w:ins w:id="385"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86" w:author="Nick.Tolimieri [2]" w:date="2022-09-13T10:53:00Z">
        <w:r w:rsidR="00D24EDC">
          <w:t xml:space="preserve"> </w:t>
        </w:r>
        <w:del w:id="387" w:author="Nick.Tolimieri" w:date="2022-09-14T09:32:00Z">
          <w:r w:rsidR="00D24EDC" w:rsidRPr="00D24EDC" w:rsidDel="00560C70">
            <w:rPr>
              <w:highlight w:val="yellow"/>
              <w:rPrChange w:id="388"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89" w:author="Nick.Tolimieri [2]" w:date="2022-09-13T10:53:00Z">
                <w:rPr/>
              </w:rPrChange>
            </w:rPr>
            <w:delText xml:space="preserve"> here</w:delText>
          </w:r>
          <w:r w:rsidR="00D24EDC" w:rsidDel="00560C70">
            <w:delText xml:space="preserve">. </w:delText>
          </w:r>
        </w:del>
      </w:ins>
      <w:del w:id="390" w:author="Nick.Tolimieri [2]" w:date="2022-09-12T15:15:00Z">
        <w:r w:rsidR="005B5B9E" w:rsidRPr="007546E3"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91" w:author="Nick.Tolimieri [2]" w:date="2022-09-12T15:19:00Z">
        <w:r w:rsidR="00B23147" w:rsidRPr="00843623" w:rsidDel="00B23147">
          <w:rPr>
            <w:rPrChange w:id="392"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393" w:author="Nick.Tolimieri [2]" w:date="2022-09-12T15:31:00Z">
              <w:rPr/>
            </w:rPrChange>
          </w:rPr>
          <w:fldChar w:fldCharType="separate"/>
        </w:r>
        <w:r w:rsidR="00B23147" w:rsidRPr="00843623" w:rsidDel="00B23147">
          <w:rPr>
            <w:noProof/>
          </w:rPr>
          <w:delText>(Selden et al. 2017)</w:delText>
        </w:r>
        <w:r w:rsidR="00B23147" w:rsidRPr="00843623" w:rsidDel="00B23147">
          <w:rPr>
            <w:rPrChange w:id="394" w:author="Nick.Tolimieri [2]" w:date="2022-09-12T15:31:00Z">
              <w:rPr/>
            </w:rPrChange>
          </w:rPr>
          <w:fldChar w:fldCharType="end"/>
        </w:r>
      </w:del>
      <w:ins w:id="395" w:author="Nick.Tolimieri [2]" w:date="2022-09-12T15:19:00Z">
        <w:del w:id="396" w:author="Nick.Tolimieri" w:date="2022-09-14T09:32:00Z">
          <w:r w:rsidR="00B23147" w:rsidRPr="00843623" w:rsidDel="00560C70">
            <w:delText xml:space="preserve"> </w:delText>
          </w:r>
        </w:del>
        <w:r w:rsidR="00B23147" w:rsidRPr="00843623">
          <w:t>are</w:t>
        </w:r>
      </w:ins>
      <w:ins w:id="397" w:author="Nick.Tolimieri [2]" w:date="2022-09-12T14:54:00Z">
        <w:r w:rsidR="005B5B9E" w:rsidRPr="00843623">
          <w:t xml:space="preserve"> i</w:t>
        </w:r>
        <w:r w:rsidR="005B5B9E">
          <w:t>mportant in some areas</w:t>
        </w:r>
      </w:ins>
      <w:ins w:id="398" w:author="Nick.Tolimieri [2]" w:date="2022-09-12T14:55:00Z">
        <w:r w:rsidR="005B5B9E">
          <w:t xml:space="preserve"> </w:t>
        </w:r>
      </w:ins>
      <w:ins w:id="399" w:author="Nick.Tolimieri [2]" w:date="2022-09-12T14:58:00Z">
        <w:r w:rsidR="007731E7">
          <w:t xml:space="preserve">regionally and </w:t>
        </w:r>
      </w:ins>
      <w:ins w:id="400" w:author="Nick.Tolimieri [2]" w:date="2022-09-12T14:55:00Z">
        <w:r w:rsidR="005B5B9E">
          <w:t>around the globe.</w:t>
        </w:r>
      </w:ins>
      <w:ins w:id="401" w:author="Nick.Tolimieri" w:date="2022-09-09T14:15:00Z">
        <w:del w:id="402" w:author="Nick.Tolimieri [2]" w:date="2022-09-12T14:55:00Z">
          <w:r w:rsidR="00F07C30" w:rsidDel="005B5B9E">
            <w:delText>.</w:delText>
          </w:r>
        </w:del>
        <w:r w:rsidR="00F07C30">
          <w:t xml:space="preserve"> </w:t>
        </w:r>
      </w:ins>
      <w:ins w:id="403" w:author="Nick.Tolimieri [2]" w:date="2022-09-12T13:19:00Z">
        <w:r w:rsidR="00DC11C9">
          <w:t>However, t</w:t>
        </w:r>
      </w:ins>
      <w:ins w:id="404" w:author="Nick.Tolimieri" w:date="2022-09-09T14:23:00Z">
        <w:del w:id="405" w:author="Nick.Tolimieri [2]" w:date="2022-09-12T13:19:00Z">
          <w:r w:rsidR="00414B8B" w:rsidDel="00DC11C9">
            <w:delText>T</w:delText>
          </w:r>
        </w:del>
        <w:r w:rsidR="00414B8B">
          <w:t xml:space="preserve">he trophic relationships are more complex than the simple </w:t>
        </w:r>
      </w:ins>
      <w:ins w:id="406" w:author="Nick.Tolimieri [2]" w:date="2022-09-12T14:49:00Z">
        <w:r w:rsidR="00960C6A">
          <w:t xml:space="preserve">trophic cascade </w:t>
        </w:r>
      </w:ins>
      <w:ins w:id="407" w:author="Nick.Tolimieri" w:date="2022-09-09T14:23:00Z">
        <w:r w:rsidR="00414B8B">
          <w:t>story</w:t>
        </w:r>
      </w:ins>
      <w:ins w:id="408" w:author="Nick.Tolimieri" w:date="2022-09-09T14:29:00Z">
        <w:del w:id="409" w:author="Nick.Tolimieri [2]" w:date="2022-09-12T13:19:00Z">
          <w:r w:rsidR="0065749D" w:rsidDel="0025183C">
            <w:delText>, however</w:delText>
          </w:r>
        </w:del>
      </w:ins>
      <w:ins w:id="410" w:author="Nick.Tolimieri" w:date="2022-09-09T14:23:00Z">
        <w:r w:rsidR="00414B8B">
          <w:t xml:space="preserve">. </w:t>
        </w:r>
      </w:ins>
      <w:ins w:id="411" w:author="Nick.Tolimieri [2]" w:date="2022-09-13T10:58:00Z">
        <w:r w:rsidR="00D24EDC">
          <w:t>While high</w:t>
        </w:r>
        <w:del w:id="412" w:author="Nick.Tolimieri" w:date="2022-09-14T09:33:00Z">
          <w:r w:rsidR="00D24EDC" w:rsidDel="00275941">
            <w:delText xml:space="preserve"> urchin</w:delText>
          </w:r>
        </w:del>
        <w:r w:rsidR="00D24EDC">
          <w:t xml:space="preserve"> densities appear necessary for an</w:t>
        </w:r>
        <w:del w:id="413" w:author="Nick.Tolimieri" w:date="2022-09-14T09:33:00Z">
          <w:r w:rsidR="00D24EDC" w:rsidDel="00275941">
            <w:delText xml:space="preserve"> herbivory</w:delText>
          </w:r>
        </w:del>
      </w:ins>
      <w:ins w:id="414" w:author="Nick.Tolimieri" w:date="2022-09-14T09:33:00Z">
        <w:r w:rsidR="00275941">
          <w:t xml:space="preserve"> urchin</w:t>
        </w:r>
      </w:ins>
      <w:ins w:id="415" w:author="Nick.Tolimieri [2]" w:date="2022-09-13T10:58:00Z">
        <w:r w:rsidR="00D24EDC">
          <w:t>-driven shift to</w:t>
        </w:r>
        <w:del w:id="416" w:author="Nick.Tolimieri" w:date="2022-09-14T09:33:00Z">
          <w:r w:rsidR="00D24EDC" w:rsidDel="00275941">
            <w:delText xml:space="preserve"> urchin b</w:delText>
          </w:r>
        </w:del>
      </w:ins>
      <w:ins w:id="417" w:author="Nick.Tolimieri" w:date="2022-09-14T09:33:00Z">
        <w:r w:rsidR="00275941">
          <w:t xml:space="preserve"> b</w:t>
        </w:r>
      </w:ins>
      <w:ins w:id="418"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419" w:author="Nick.Tolimieri" w:date="2022-09-09T14:24:00Z">
        <w:del w:id="420" w:author="Nick.Tolimieri [2]" w:date="2022-09-13T10:58:00Z">
          <w:r w:rsidR="00414B8B" w:rsidDel="00AC5B76">
            <w:delText>W</w:delText>
          </w:r>
        </w:del>
        <w:r w:rsidR="00414B8B">
          <w:t xml:space="preserve">hen drift kelp is available, urchins tend to act as passive </w:t>
        </w:r>
        <w:proofErr w:type="spellStart"/>
        <w:r w:rsidR="00414B8B">
          <w:t>detritivores</w:t>
        </w:r>
        <w:proofErr w:type="spellEnd"/>
        <w:r w:rsidR="00414B8B">
          <w:t xml:space="preserve"> and </w:t>
        </w:r>
        <w:del w:id="421" w:author="Nick.Tolimieri [2]" w:date="2022-09-12T09:59:00Z">
          <w:r w:rsidR="00414B8B" w:rsidDel="00465AF9">
            <w:delText>can</w:delText>
          </w:r>
        </w:del>
      </w:ins>
      <w:ins w:id="422" w:author="Nick.Tolimieri [2]" w:date="2022-09-12T09:59:00Z">
        <w:r w:rsidR="00465AF9">
          <w:t>may</w:t>
        </w:r>
      </w:ins>
      <w:ins w:id="423" w:author="Nick.Tolimieri" w:date="2022-09-09T14:24:00Z">
        <w:r w:rsidR="00414B8B">
          <w:t xml:space="preserve"> have little impact </w:t>
        </w:r>
      </w:ins>
      <w:ins w:id="424" w:author="Nick.Tolimieri" w:date="2022-09-09T14:25:00Z">
        <w:r w:rsidR="00414B8B">
          <w:t>on kelp abundance</w:t>
        </w:r>
      </w:ins>
      <w:ins w:id="425" w:author="Nick.Tolimieri [2]" w:date="2022-09-13T10:58:00Z">
        <w:r w:rsidR="00AC5B76">
          <w:t xml:space="preserve">, but </w:t>
        </w:r>
      </w:ins>
      <w:ins w:id="426" w:author="Nick.Tolimieri" w:date="2022-09-09T14:25:00Z">
        <w:del w:id="427" w:author="Nick.Tolimieri [2]" w:date="2022-09-13T10:58:00Z">
          <w:r w:rsidR="00414B8B" w:rsidDel="00AC5B76">
            <w:delText xml:space="preserve">. </w:delText>
          </w:r>
        </w:del>
      </w:ins>
      <w:ins w:id="428" w:author="Nick.Tolimieri" w:date="2022-09-09T14:30:00Z">
        <w:del w:id="429" w:author="Nick.Tolimieri [2]" w:date="2022-09-12T09:59:00Z">
          <w:r w:rsidR="0065749D" w:rsidDel="00465AF9">
            <w:delText>I</w:delText>
          </w:r>
        </w:del>
      </w:ins>
      <w:ins w:id="430" w:author="Nick.Tolimieri [2]" w:date="2022-09-13T10:58:00Z">
        <w:r w:rsidR="00AC5B76">
          <w:t>i</w:t>
        </w:r>
      </w:ins>
      <w:ins w:id="431" w:author="Nick.Tolimieri" w:date="2022-09-09T14:30:00Z">
        <w:r w:rsidR="0065749D">
          <w:t>n the absence of drift kelp, urchins switch to active herbivory and can extirpate kelp</w:t>
        </w:r>
        <w:del w:id="432" w:author="Nick.Tolimieri [2]" w:date="2022-09-12T16:08:00Z">
          <w:r w:rsidR="0065749D" w:rsidDel="00CB722B">
            <w:delText xml:space="preserve"> stands</w:delText>
          </w:r>
        </w:del>
      </w:ins>
      <w:ins w:id="433"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34" w:author="Nick.Tolimieri" w:date="2022-09-09T14:30:00Z">
        <w:r w:rsidR="0065749D">
          <w:t xml:space="preserve">. </w:t>
        </w:r>
      </w:ins>
      <w:ins w:id="435" w:author="Nick.Tolimieri [2]" w:date="2022-09-13T10:59:00Z">
        <w:r w:rsidR="00120F88">
          <w:t>This behavior interacts with habitat, as c</w:t>
        </w:r>
      </w:ins>
      <w:del w:id="436"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37" w:author="Nick.Tolimieri" w:date="2022-09-09T14:25:00Z">
        <w:del w:id="438"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39" w:author="Nick.Tolimieri [2]" w:date="2022-09-13T09:26:00Z">
        <w:r w:rsidR="00AC72C5">
          <w:t xml:space="preserve"> and resulting in mosaic of responses at medium scales</w:t>
        </w:r>
      </w:ins>
      <w:ins w:id="440"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41" w:author="Nick.Tolimieri" w:date="2022-09-09T14:25:00Z">
        <w:r w:rsidR="00414B8B">
          <w:t>.</w:t>
        </w:r>
      </w:ins>
      <w:ins w:id="442" w:author="Nick.Tolimieri" w:date="2022-09-09T14:31:00Z">
        <w:r w:rsidR="0065749D">
          <w:t xml:space="preserve"> </w:t>
        </w:r>
      </w:ins>
      <w:ins w:id="443" w:author="Nick.Tolimieri [2]" w:date="2022-09-13T10:33:00Z">
        <w:r w:rsidR="00CB317F">
          <w:t>Additionally, r</w:t>
        </w:r>
      </w:ins>
      <w:ins w:id="444" w:author="Nick.Tolimieri" w:date="2022-09-09T14:33:00Z">
        <w:del w:id="445" w:author="Nick.Tolimieri [2]" w:date="2022-09-12T16:10:00Z">
          <w:r w:rsidR="00B556E5" w:rsidDel="005033ED">
            <w:delText>D</w:delText>
          </w:r>
        </w:del>
      </w:ins>
      <w:ins w:id="446" w:author="Nick.Tolimieri [2]" w:date="2022-09-12T16:10:00Z">
        <w:r w:rsidR="005033ED">
          <w:t>egional d</w:t>
        </w:r>
      </w:ins>
      <w:ins w:id="447" w:author="Nick.Tolimieri" w:date="2022-09-09T14:33:00Z">
        <w:r w:rsidR="00B556E5">
          <w:t>ifferences in</w:t>
        </w:r>
      </w:ins>
      <w:ins w:id="448" w:author="Nick.Tolimieri [2]" w:date="2022-09-12T16:08:00Z">
        <w:r w:rsidR="00CB722B">
          <w:t xml:space="preserve"> the redundancy of </w:t>
        </w:r>
      </w:ins>
      <w:ins w:id="449" w:author="Nick.Tolimieri" w:date="2022-09-09T14:33:00Z">
        <w:del w:id="450" w:author="Nick.Tolimieri [2]" w:date="2022-09-12T16:08:00Z">
          <w:r w:rsidR="00B556E5" w:rsidDel="00CB722B">
            <w:delText xml:space="preserve"> </w:delText>
          </w:r>
        </w:del>
      </w:ins>
      <w:ins w:id="451" w:author="Nick.Tolimieri" w:date="2022-09-09T14:34:00Z">
        <w:r w:rsidR="00B556E5">
          <w:t xml:space="preserve">urchin </w:t>
        </w:r>
      </w:ins>
      <w:ins w:id="452" w:author="Nick.Tolimieri" w:date="2022-09-09T14:33:00Z">
        <w:r w:rsidR="00B556E5">
          <w:t>predator</w:t>
        </w:r>
        <w:del w:id="453" w:author="Nick.Tolimieri [2]" w:date="2022-09-12T16:08:00Z">
          <w:r w:rsidR="00B556E5" w:rsidDel="00CB722B">
            <w:delText xml:space="preserve"> redundancy</w:delText>
          </w:r>
        </w:del>
      </w:ins>
      <w:ins w:id="454" w:author="Nick.Tolimieri [2]" w:date="2022-09-12T16:08:00Z">
        <w:r w:rsidR="00CB722B">
          <w:t>s</w:t>
        </w:r>
      </w:ins>
      <w:ins w:id="455" w:author="Nick.Tolimieri" w:date="2022-09-09T14:33:00Z">
        <w:r w:rsidR="00B556E5">
          <w:t xml:space="preserve"> can</w:t>
        </w:r>
      </w:ins>
      <w:ins w:id="456" w:author="Nick.Tolimieri [2]" w:date="2022-09-13T09:26:00Z">
        <w:r w:rsidR="000467C2">
          <w:t xml:space="preserve"> also </w:t>
        </w:r>
      </w:ins>
      <w:ins w:id="457" w:author="Nick.Tolimieri" w:date="2022-09-09T14:33:00Z">
        <w:del w:id="458" w:author="Nick.Tolimieri [2]" w:date="2022-09-13T09:26:00Z">
          <w:r w:rsidR="00B556E5" w:rsidDel="000467C2">
            <w:delText xml:space="preserve"> </w:delText>
          </w:r>
        </w:del>
      </w:ins>
      <w:ins w:id="459" w:author="Nick.Tolimieri" w:date="2022-09-09T14:34:00Z">
        <w:r w:rsidR="00B556E5">
          <w:t>influence</w:t>
        </w:r>
      </w:ins>
      <w:ins w:id="460" w:author="Nick.Tolimieri" w:date="2022-09-09T14:33:00Z">
        <w:r w:rsidR="00B556E5">
          <w:t xml:space="preserve"> the resiliency of</w:t>
        </w:r>
        <w:del w:id="461" w:author="Nick.Tolimieri [2]" w:date="2022-09-12T16:10:00Z">
          <w:r w:rsidR="00B556E5" w:rsidDel="005033ED">
            <w:delText xml:space="preserve"> the </w:delText>
          </w:r>
        </w:del>
      </w:ins>
      <w:ins w:id="462" w:author="Nick.Tolimieri [2]" w:date="2022-09-12T16:10:00Z">
        <w:r w:rsidR="005033ED">
          <w:t xml:space="preserve"> </w:t>
        </w:r>
      </w:ins>
      <w:ins w:id="463" w:author="Nick.Tolimieri" w:date="2022-09-09T14:33:00Z">
        <w:r w:rsidR="00B556E5">
          <w:t>trophic cascade</w:t>
        </w:r>
      </w:ins>
      <w:ins w:id="464" w:author="Nick.Tolimieri [2]" w:date="2022-09-12T16:10:00Z">
        <w:r w:rsidR="005033ED">
          <w:t>s</w:t>
        </w:r>
      </w:ins>
      <w:ins w:id="465"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66" w:author="Nick.Tolimieri" w:date="2022-09-09T14:33:00Z">
        <w:r w:rsidR="00B556E5">
          <w:t>.</w:t>
        </w:r>
        <w:del w:id="467" w:author="Nick.Tolimieri [2]" w:date="2022-09-12T15:31:00Z">
          <w:r w:rsidR="00B556E5" w:rsidDel="00843623">
            <w:delText xml:space="preserve"> </w:delText>
          </w:r>
        </w:del>
      </w:ins>
    </w:p>
    <w:p w14:paraId="44FD328F" w14:textId="0E80468D" w:rsidR="0029777C" w:rsidRDefault="00EF0B3C">
      <w:pPr>
        <w:rPr>
          <w:ins w:id="468" w:author="Nick.Tolimieri" w:date="2022-09-09T13:40:00Z"/>
        </w:rPr>
      </w:pPr>
      <w:del w:id="469" w:author="Nick.Tolimieri [2]" w:date="2022-09-12T16:09:00Z">
        <w:r w:rsidDel="00CB722B">
          <w:delText xml:space="preserve"> </w:delText>
        </w:r>
      </w:del>
      <w:del w:id="470" w:author="Nick.Tolimieri [2]" w:date="2022-09-12T14:08:00Z">
        <w:r w:rsidRPr="00CB722B" w:rsidDel="00387C8D">
          <w:rPr>
            <w:highlight w:val="yellow"/>
            <w:rPrChange w:id="471" w:author="Nick.Tolimieri [2]" w:date="2022-09-12T16:09:00Z">
              <w:rPr/>
            </w:rPrChange>
          </w:rPr>
          <w:delText xml:space="preserve">Such sudden </w:delText>
        </w:r>
      </w:del>
      <w:ins w:id="472" w:author="Nick.Tolimieri" w:date="2022-09-09T13:51:00Z">
        <w:del w:id="473" w:author="Nick.Tolimieri [2]" w:date="2022-09-12T14:08:00Z">
          <w:r w:rsidR="00E06DBE" w:rsidRPr="00CB722B" w:rsidDel="00387C8D">
            <w:rPr>
              <w:highlight w:val="yellow"/>
              <w:rPrChange w:id="474" w:author="Nick.Tolimieri [2]" w:date="2022-09-12T16:09:00Z">
                <w:rPr/>
              </w:rPrChange>
            </w:rPr>
            <w:delText>s</w:delText>
          </w:r>
        </w:del>
        <w:del w:id="475" w:author="Nick.Tolimieri [2]" w:date="2022-09-12T16:09:00Z">
          <w:r w:rsidR="00E06DBE" w:rsidRPr="00CB722B" w:rsidDel="00CB722B">
            <w:rPr>
              <w:highlight w:val="yellow"/>
              <w:rPrChange w:id="476" w:author="Nick.Tolimieri [2]" w:date="2022-09-12T16:09:00Z">
                <w:rPr/>
              </w:rPrChange>
            </w:rPr>
            <w:delText xml:space="preserve">hifts from kelp-dominated to urchin-dominated habitats </w:delText>
          </w:r>
        </w:del>
      </w:ins>
      <w:del w:id="477" w:author="Nick.Tolimieri [2]" w:date="2022-09-12T16:09:00Z">
        <w:r w:rsidRPr="00CB722B" w:rsidDel="00CB722B">
          <w:rPr>
            <w:highlight w:val="yellow"/>
            <w:rPrChange w:id="478" w:author="Nick.Tolimieri [2]" w:date="2022-09-12T16:09:00Z">
              <w:rPr/>
            </w:rPrChange>
          </w:rPr>
          <w:delText>changes pose a risk to the wide range of valuable ecosystem functions provided by kelp forests</w:delText>
        </w:r>
      </w:del>
      <w:del w:id="479" w:author="Nick.Tolimieri [2]" w:date="2022-09-12T15:56:00Z">
        <w:r w:rsidRPr="00CB722B" w:rsidDel="00E878A1">
          <w:rPr>
            <w:highlight w:val="yellow"/>
            <w:rPrChange w:id="480" w:author="Nick.Tolimieri [2]" w:date="2022-09-12T16:09:00Z">
              <w:rPr/>
            </w:rPrChange>
          </w:rPr>
          <w:delText xml:space="preserve"> </w:delText>
        </w:r>
        <w:r w:rsidR="00E878A1" w:rsidRPr="00CB722B" w:rsidDel="00E878A1">
          <w:rPr>
            <w:highlight w:val="yellow"/>
            <w:rPrChange w:id="481" w:author="Nick.Tolimieri [2]" w:date="2022-09-12T16:09:00Z">
              <w:rPr/>
            </w:rPrChange>
          </w:rPr>
          <w:delText>{Smith, 2021 #8987;Smith, 2022 #1}</w:delText>
        </w:r>
      </w:del>
      <w:del w:id="482" w:author="Nick.Tolimieri [2]" w:date="2022-09-12T16:09:00Z">
        <w:r w:rsidR="00E878A1" w:rsidRPr="00CB722B" w:rsidDel="00CB722B">
          <w:rPr>
            <w:highlight w:val="yellow"/>
            <w:rPrChange w:id="483"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84" w:author="Nick.Tolimieri [2]" w:date="2022-09-12T16:09:00Z">
              <w:rPr/>
            </w:rPrChange>
          </w:rPr>
          <w:delInstrText xml:space="preserve"> ADDIN EN.CITE </w:delInstrText>
        </w:r>
        <w:r w:rsidR="00D8782F" w:rsidRPr="00CB722B" w:rsidDel="00CB722B">
          <w:rPr>
            <w:highlight w:val="yellow"/>
            <w:rPrChange w:id="485"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86" w:author="Nick.Tolimieri [2]" w:date="2022-09-12T16:09:00Z">
              <w:rPr/>
            </w:rPrChange>
          </w:rPr>
          <w:delInstrText xml:space="preserve"> ADDIN EN.CITE.DATA </w:delInstrText>
        </w:r>
        <w:r w:rsidR="00D8782F" w:rsidRPr="00CB722B" w:rsidDel="00CB722B">
          <w:rPr>
            <w:highlight w:val="yellow"/>
            <w:rPrChange w:id="487" w:author="Nick.Tolimieri [2]" w:date="2022-09-12T16:09:00Z">
              <w:rPr>
                <w:highlight w:val="yellow"/>
              </w:rPr>
            </w:rPrChange>
          </w:rPr>
        </w:r>
        <w:r w:rsidR="00D8782F" w:rsidRPr="00CB722B" w:rsidDel="00CB722B">
          <w:rPr>
            <w:highlight w:val="yellow"/>
            <w:rPrChange w:id="488" w:author="Nick.Tolimieri [2]" w:date="2022-09-12T16:09:00Z">
              <w:rPr/>
            </w:rPrChange>
          </w:rPr>
          <w:fldChar w:fldCharType="end"/>
        </w:r>
        <w:r w:rsidR="00E878A1" w:rsidRPr="00CB722B" w:rsidDel="00CB722B">
          <w:rPr>
            <w:highlight w:val="yellow"/>
            <w:rPrChange w:id="489" w:author="Nick.Tolimieri [2]" w:date="2022-09-12T16:09:00Z">
              <w:rPr>
                <w:highlight w:val="yellow"/>
              </w:rPr>
            </w:rPrChange>
          </w:rPr>
        </w:r>
        <w:r w:rsidR="00E878A1" w:rsidRPr="00CB722B" w:rsidDel="00CB722B">
          <w:rPr>
            <w:highlight w:val="yellow"/>
            <w:rPrChange w:id="490" w:author="Nick.Tolimieri [2]" w:date="2022-09-12T16:09:00Z">
              <w:rPr/>
            </w:rPrChange>
          </w:rPr>
          <w:fldChar w:fldCharType="separate"/>
        </w:r>
        <w:r w:rsidR="00D8782F" w:rsidRPr="00CB722B" w:rsidDel="00CB722B">
          <w:rPr>
            <w:noProof/>
            <w:highlight w:val="yellow"/>
            <w:rPrChange w:id="491" w:author="Nick.Tolimieri [2]" w:date="2022-09-12T16:09:00Z">
              <w:rPr>
                <w:noProof/>
              </w:rPr>
            </w:rPrChange>
          </w:rPr>
          <w:delText>(Smith et al. 2021, Smith &amp; Fox 2022)</w:delText>
        </w:r>
        <w:r w:rsidR="00E878A1" w:rsidRPr="00CB722B" w:rsidDel="00CB722B">
          <w:rPr>
            <w:highlight w:val="yellow"/>
            <w:rPrChange w:id="492" w:author="Nick.Tolimieri [2]" w:date="2022-09-12T16:09:00Z">
              <w:rPr/>
            </w:rPrChange>
          </w:rPr>
          <w:fldChar w:fldCharType="end"/>
        </w:r>
      </w:del>
      <w:del w:id="493" w:author="Nick.Tolimieri [2]" w:date="2022-09-12T14:08:00Z">
        <w:r w:rsidRPr="00CB722B" w:rsidDel="00387C8D">
          <w:rPr>
            <w:highlight w:val="yellow"/>
            <w:rPrChange w:id="494" w:author="Nick.Tolimieri [2]" w:date="2022-09-12T16:09:00Z">
              <w:rPr/>
            </w:rPrChange>
          </w:rPr>
          <w:delText xml:space="preserve">, </w:delText>
        </w:r>
      </w:del>
      <w:moveFromRangeStart w:id="495" w:author="Nick.Tolimieri [2]" w:date="2022-09-12T13:51:00Z" w:name="move113883129"/>
      <w:moveFrom w:id="496" w:author="Nick.Tolimieri [2]" w:date="2022-09-12T13:51:00Z">
        <w:r w:rsidRPr="00CB722B" w:rsidDel="00DC6699">
          <w:rPr>
            <w:highlight w:val="yellow"/>
            <w:rPrChange w:id="497" w:author="Nick.Tolimieri [2]" w:date="2022-09-12T16:09:00Z">
              <w:rPr/>
            </w:rPrChange>
          </w:rPr>
          <w:t>including habitat provisioning and enhanced productivity of nearshore food webs</w:t>
        </w:r>
        <w:r w:rsidR="001302B4" w:rsidRPr="00CB722B" w:rsidDel="00DC6699">
          <w:rPr>
            <w:highlight w:val="yellow"/>
            <w:rPrChange w:id="498" w:author="Nick.Tolimieri [2]" w:date="2022-09-12T16:09:00Z">
              <w:rPr/>
            </w:rPrChange>
          </w:rPr>
          <w:t xml:space="preserve"> </w:t>
        </w:r>
        <w:r w:rsidR="00CB309A" w:rsidRPr="00CB722B" w:rsidDel="00DC6699">
          <w:rPr>
            <w:highlight w:val="yellow"/>
            <w:rPrChange w:id="499"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0" w:author="Nick.Tolimieri [2]" w:date="2022-09-12T16:09:00Z">
              <w:rPr/>
            </w:rPrChange>
          </w:rPr>
          <w:instrText xml:space="preserve"> ADDIN EN.CITE </w:instrText>
        </w:r>
        <w:r w:rsidR="00CB309A" w:rsidRPr="00CB722B" w:rsidDel="00DC6699">
          <w:rPr>
            <w:highlight w:val="yellow"/>
            <w:rPrChange w:id="501"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2" w:author="Nick.Tolimieri [2]" w:date="2022-09-12T16:09:00Z">
              <w:rPr/>
            </w:rPrChange>
          </w:rPr>
          <w:instrText xml:space="preserve"> ADDIN EN.CITE.DATA </w:instrText>
        </w:r>
      </w:moveFrom>
      <w:del w:id="503" w:author="Nick.Tolimieri [2]" w:date="2022-09-12T13:51:00Z">
        <w:r w:rsidR="00CB309A" w:rsidRPr="00CB722B" w:rsidDel="00DC6699">
          <w:rPr>
            <w:highlight w:val="yellow"/>
            <w:rPrChange w:id="504" w:author="Nick.Tolimieri [2]" w:date="2022-09-12T16:09:00Z">
              <w:rPr>
                <w:highlight w:val="yellow"/>
              </w:rPr>
            </w:rPrChange>
          </w:rPr>
        </w:r>
      </w:del>
      <w:moveFrom w:id="505" w:author="Nick.Tolimieri [2]" w:date="2022-09-12T13:51:00Z">
        <w:r w:rsidR="00CB309A" w:rsidRPr="00CB722B" w:rsidDel="00DC6699">
          <w:rPr>
            <w:highlight w:val="yellow"/>
            <w:rPrChange w:id="506" w:author="Nick.Tolimieri [2]" w:date="2022-09-12T16:09:00Z">
              <w:rPr/>
            </w:rPrChange>
          </w:rPr>
          <w:fldChar w:fldCharType="end"/>
        </w:r>
      </w:moveFrom>
      <w:del w:id="507" w:author="Nick.Tolimieri [2]" w:date="2022-09-12T13:51:00Z">
        <w:r w:rsidR="00CB309A" w:rsidRPr="00CB722B" w:rsidDel="00DC6699">
          <w:rPr>
            <w:highlight w:val="yellow"/>
            <w:rPrChange w:id="508" w:author="Nick.Tolimieri [2]" w:date="2022-09-12T16:09:00Z">
              <w:rPr>
                <w:highlight w:val="yellow"/>
              </w:rPr>
            </w:rPrChange>
          </w:rPr>
        </w:r>
      </w:del>
      <w:moveFrom w:id="509" w:author="Nick.Tolimieri [2]" w:date="2022-09-12T13:51:00Z">
        <w:r w:rsidR="00CB309A" w:rsidRPr="00CB722B" w:rsidDel="00DC6699">
          <w:rPr>
            <w:highlight w:val="yellow"/>
            <w:rPrChange w:id="510" w:author="Nick.Tolimieri [2]" w:date="2022-09-12T16:09:00Z">
              <w:rPr/>
            </w:rPrChange>
          </w:rPr>
          <w:fldChar w:fldCharType="separate"/>
        </w:r>
        <w:r w:rsidR="00CB309A" w:rsidRPr="00CB722B" w:rsidDel="00DC6699">
          <w:rPr>
            <w:noProof/>
            <w:highlight w:val="yellow"/>
            <w:rPrChange w:id="511" w:author="Nick.Tolimieri [2]" w:date="2022-09-12T16:09:00Z">
              <w:rPr>
                <w:noProof/>
              </w:rPr>
            </w:rPrChange>
          </w:rPr>
          <w:t>(Duggins et al. 1989, Smith &amp; Fox 2022)</w:t>
        </w:r>
        <w:r w:rsidR="00CB309A" w:rsidRPr="00CB722B" w:rsidDel="00DC6699">
          <w:rPr>
            <w:highlight w:val="yellow"/>
            <w:rPrChange w:id="512" w:author="Nick.Tolimieri [2]" w:date="2022-09-12T16:09:00Z">
              <w:rPr/>
            </w:rPrChange>
          </w:rPr>
          <w:fldChar w:fldCharType="end"/>
        </w:r>
        <w:r w:rsidRPr="00CB722B" w:rsidDel="00DC6699">
          <w:rPr>
            <w:highlight w:val="yellow"/>
            <w:rPrChange w:id="513" w:author="Nick.Tolimieri [2]" w:date="2022-09-12T16:09:00Z">
              <w:rPr/>
            </w:rPrChange>
          </w:rPr>
          <w:t xml:space="preserve">, support for highly diverse and complex food webs </w:t>
        </w:r>
        <w:r w:rsidR="00CB309A" w:rsidRPr="00CB722B" w:rsidDel="00DC6699">
          <w:rPr>
            <w:highlight w:val="yellow"/>
            <w:rPrChange w:id="514" w:author="Nick.Tolimieri [2]" w:date="2022-09-12T16:09:00Z">
              <w:rPr/>
            </w:rPrChange>
          </w:rPr>
          <w:fldChar w:fldCharType="begin"/>
        </w:r>
        <w:r w:rsidR="00CB309A" w:rsidRPr="00CB722B" w:rsidDel="00DC6699">
          <w:rPr>
            <w:highlight w:val="yellow"/>
            <w:rPrChange w:id="515"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516" w:author="Nick.Tolimieri [2]" w:date="2022-09-12T16:09:00Z">
              <w:rPr/>
            </w:rPrChange>
          </w:rPr>
          <w:fldChar w:fldCharType="separate"/>
        </w:r>
        <w:r w:rsidR="00CB309A" w:rsidRPr="00CB722B" w:rsidDel="00DC6699">
          <w:rPr>
            <w:noProof/>
            <w:highlight w:val="yellow"/>
            <w:rPrChange w:id="517" w:author="Nick.Tolimieri [2]" w:date="2022-09-12T16:09:00Z">
              <w:rPr>
                <w:noProof/>
              </w:rPr>
            </w:rPrChange>
          </w:rPr>
          <w:t>(Gabara et al. 2021)</w:t>
        </w:r>
        <w:r w:rsidR="00CB309A" w:rsidRPr="00CB722B" w:rsidDel="00DC6699">
          <w:rPr>
            <w:highlight w:val="yellow"/>
            <w:rPrChange w:id="518" w:author="Nick.Tolimieri [2]" w:date="2022-09-12T16:09:00Z">
              <w:rPr/>
            </w:rPrChange>
          </w:rPr>
          <w:fldChar w:fldCharType="end"/>
        </w:r>
        <w:r w:rsidRPr="00CB722B" w:rsidDel="00DC6699">
          <w:rPr>
            <w:highlight w:val="yellow"/>
            <w:rPrChange w:id="519" w:author="Nick.Tolimieri [2]" w:date="2022-09-12T16:09:00Z">
              <w:rPr/>
            </w:rPrChange>
          </w:rPr>
          <w:t xml:space="preserve">, influence on sedimentation dynamics </w:t>
        </w:r>
        <w:r w:rsidR="00CB309A" w:rsidRPr="00CB722B" w:rsidDel="00DC6699">
          <w:rPr>
            <w:highlight w:val="yellow"/>
            <w:rPrChange w:id="520" w:author="Nick.Tolimieri [2]" w:date="2022-09-12T16:09:00Z">
              <w:rPr/>
            </w:rPrChange>
          </w:rPr>
          <w:fldChar w:fldCharType="begin"/>
        </w:r>
        <w:r w:rsidR="00CB309A" w:rsidRPr="00CB722B" w:rsidDel="00DC6699">
          <w:rPr>
            <w:highlight w:val="yellow"/>
            <w:rPrChange w:id="521"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22" w:author="Nick.Tolimieri [2]" w:date="2022-09-12T16:09:00Z">
              <w:rPr/>
            </w:rPrChange>
          </w:rPr>
          <w:fldChar w:fldCharType="separate"/>
        </w:r>
        <w:r w:rsidR="00CB309A" w:rsidRPr="00CB722B" w:rsidDel="00DC6699">
          <w:rPr>
            <w:noProof/>
            <w:highlight w:val="yellow"/>
            <w:rPrChange w:id="523" w:author="Nick.Tolimieri [2]" w:date="2022-09-12T16:09:00Z">
              <w:rPr>
                <w:noProof/>
              </w:rPr>
            </w:rPrChange>
          </w:rPr>
          <w:t>(Connell 2005)</w:t>
        </w:r>
        <w:r w:rsidR="00CB309A" w:rsidRPr="00CB722B" w:rsidDel="00DC6699">
          <w:rPr>
            <w:highlight w:val="yellow"/>
            <w:rPrChange w:id="524" w:author="Nick.Tolimieri [2]" w:date="2022-09-12T16:09:00Z">
              <w:rPr/>
            </w:rPrChange>
          </w:rPr>
          <w:fldChar w:fldCharType="end"/>
        </w:r>
        <w:r w:rsidRPr="00CB722B" w:rsidDel="00DC6699">
          <w:rPr>
            <w:highlight w:val="yellow"/>
            <w:rPrChange w:id="525" w:author="Nick.Tolimieri [2]" w:date="2022-09-12T16:09:00Z">
              <w:rPr/>
            </w:rPrChange>
          </w:rPr>
          <w:t>, coastal protection from wave energy</w:t>
        </w:r>
        <w:r w:rsidR="00D97A8B" w:rsidRPr="00CB722B" w:rsidDel="00DC6699">
          <w:rPr>
            <w:highlight w:val="yellow"/>
            <w:rPrChange w:id="526" w:author="Nick.Tolimieri [2]" w:date="2022-09-12T16:09:00Z">
              <w:rPr/>
            </w:rPrChange>
          </w:rPr>
          <w:t xml:space="preserve"> </w:t>
        </w:r>
        <w:r w:rsidR="00CB309A" w:rsidRPr="00CB722B" w:rsidDel="00DC6699">
          <w:rPr>
            <w:highlight w:val="yellow"/>
            <w:rPrChange w:id="527" w:author="Nick.Tolimieri [2]" w:date="2022-09-12T16:09:00Z">
              <w:rPr/>
            </w:rPrChange>
          </w:rPr>
          <w:fldChar w:fldCharType="begin"/>
        </w:r>
        <w:r w:rsidR="00CB309A" w:rsidRPr="00CB722B" w:rsidDel="00DC6699">
          <w:rPr>
            <w:highlight w:val="yellow"/>
            <w:rPrChange w:id="528"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29" w:author="Nick.Tolimieri [2]" w:date="2022-09-12T16:09:00Z">
              <w:rPr/>
            </w:rPrChange>
          </w:rPr>
          <w:fldChar w:fldCharType="separate"/>
        </w:r>
        <w:r w:rsidR="00CB309A" w:rsidRPr="00CB722B" w:rsidDel="00DC6699">
          <w:rPr>
            <w:noProof/>
            <w:highlight w:val="yellow"/>
            <w:rPrChange w:id="530" w:author="Nick.Tolimieri [2]" w:date="2022-09-12T16:09:00Z">
              <w:rPr>
                <w:noProof/>
              </w:rPr>
            </w:rPrChange>
          </w:rPr>
          <w:t>(Pinsky et al. 2013)</w:t>
        </w:r>
        <w:r w:rsidR="00CB309A" w:rsidRPr="00CB722B" w:rsidDel="00DC6699">
          <w:rPr>
            <w:highlight w:val="yellow"/>
            <w:rPrChange w:id="531" w:author="Nick.Tolimieri [2]" w:date="2022-09-12T16:09:00Z">
              <w:rPr/>
            </w:rPrChange>
          </w:rPr>
          <w:fldChar w:fldCharType="end"/>
        </w:r>
        <w:r w:rsidRPr="00CB722B" w:rsidDel="00DC6699">
          <w:rPr>
            <w:highlight w:val="yellow"/>
            <w:rPrChange w:id="532" w:author="Nick.Tolimieri [2]" w:date="2022-09-12T16:09:00Z">
              <w:rPr/>
            </w:rPrChange>
          </w:rPr>
          <w:t xml:space="preserve">, and carbon sequestration and buffering against ocean acidification </w:t>
        </w:r>
        <w:r w:rsidR="00CB309A" w:rsidRPr="00CB722B" w:rsidDel="00DC6699">
          <w:rPr>
            <w:highlight w:val="yellow"/>
            <w:rPrChange w:id="533"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34" w:author="Nick.Tolimieri [2]" w:date="2022-09-12T16:09:00Z">
              <w:rPr/>
            </w:rPrChange>
          </w:rPr>
          <w:instrText xml:space="preserve"> ADDIN EN.CITE </w:instrText>
        </w:r>
        <w:r w:rsidR="00CB309A" w:rsidRPr="00CB722B" w:rsidDel="00DC6699">
          <w:rPr>
            <w:highlight w:val="yellow"/>
            <w:rPrChange w:id="535"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36" w:author="Nick.Tolimieri [2]" w:date="2022-09-12T16:09:00Z">
              <w:rPr/>
            </w:rPrChange>
          </w:rPr>
          <w:instrText xml:space="preserve"> ADDIN EN.CITE.DATA </w:instrText>
        </w:r>
      </w:moveFrom>
      <w:del w:id="537" w:author="Nick.Tolimieri [2]" w:date="2022-09-12T13:51:00Z">
        <w:r w:rsidR="00CB309A" w:rsidRPr="00CB722B" w:rsidDel="00DC6699">
          <w:rPr>
            <w:highlight w:val="yellow"/>
            <w:rPrChange w:id="538" w:author="Nick.Tolimieri [2]" w:date="2022-09-12T16:09:00Z">
              <w:rPr>
                <w:highlight w:val="yellow"/>
              </w:rPr>
            </w:rPrChange>
          </w:rPr>
        </w:r>
      </w:del>
      <w:moveFrom w:id="539" w:author="Nick.Tolimieri [2]" w:date="2022-09-12T13:51:00Z">
        <w:r w:rsidR="00CB309A" w:rsidRPr="00CB722B" w:rsidDel="00DC6699">
          <w:rPr>
            <w:highlight w:val="yellow"/>
            <w:rPrChange w:id="540" w:author="Nick.Tolimieri [2]" w:date="2022-09-12T16:09:00Z">
              <w:rPr/>
            </w:rPrChange>
          </w:rPr>
          <w:fldChar w:fldCharType="end"/>
        </w:r>
      </w:moveFrom>
      <w:del w:id="541" w:author="Nick.Tolimieri [2]" w:date="2022-09-12T13:51:00Z">
        <w:r w:rsidR="00CB309A" w:rsidRPr="00CB722B" w:rsidDel="00DC6699">
          <w:rPr>
            <w:highlight w:val="yellow"/>
            <w:rPrChange w:id="542" w:author="Nick.Tolimieri [2]" w:date="2022-09-12T16:09:00Z">
              <w:rPr>
                <w:highlight w:val="yellow"/>
              </w:rPr>
            </w:rPrChange>
          </w:rPr>
        </w:r>
      </w:del>
      <w:moveFrom w:id="543" w:author="Nick.Tolimieri [2]" w:date="2022-09-12T13:51:00Z">
        <w:r w:rsidR="00CB309A" w:rsidRPr="00CB722B" w:rsidDel="00DC6699">
          <w:rPr>
            <w:highlight w:val="yellow"/>
            <w:rPrChange w:id="544" w:author="Nick.Tolimieri [2]" w:date="2022-09-12T16:09:00Z">
              <w:rPr/>
            </w:rPrChange>
          </w:rPr>
          <w:fldChar w:fldCharType="separate"/>
        </w:r>
        <w:r w:rsidR="00CB309A" w:rsidRPr="00CB722B" w:rsidDel="00DC6699">
          <w:rPr>
            <w:noProof/>
            <w:highlight w:val="yellow"/>
            <w:rPrChange w:id="545" w:author="Nick.Tolimieri [2]" w:date="2022-09-12T16:09:00Z">
              <w:rPr>
                <w:noProof/>
              </w:rPr>
            </w:rPrChange>
          </w:rPr>
          <w:t>(Wilmers et al. 2012, Weigel &amp; Pfister 2021, but see Gallagher et al. 2022)</w:t>
        </w:r>
        <w:r w:rsidR="00CB309A" w:rsidRPr="00CB722B" w:rsidDel="00DC6699">
          <w:rPr>
            <w:highlight w:val="yellow"/>
            <w:rPrChange w:id="546" w:author="Nick.Tolimieri [2]" w:date="2022-09-12T16:09:00Z">
              <w:rPr/>
            </w:rPrChange>
          </w:rPr>
          <w:fldChar w:fldCharType="end"/>
        </w:r>
        <w:r w:rsidRPr="00CB722B" w:rsidDel="00DC6699">
          <w:rPr>
            <w:highlight w:val="yellow"/>
            <w:rPrChange w:id="547"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48" w:author="Nick.Tolimieri [2]" w:date="2022-09-12T16:09:00Z">
              <w:rPr/>
            </w:rPrChange>
          </w:rPr>
          <w:fldChar w:fldCharType="begin"/>
        </w:r>
        <w:r w:rsidR="00CB309A" w:rsidRPr="00CB722B" w:rsidDel="00DC6699">
          <w:rPr>
            <w:highlight w:val="yellow"/>
            <w:rPrChange w:id="549"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50" w:author="Nick.Tolimieri [2]" w:date="2022-09-12T16:09:00Z">
              <w:rPr/>
            </w:rPrChange>
          </w:rPr>
          <w:fldChar w:fldCharType="separate"/>
        </w:r>
        <w:r w:rsidR="00CB309A" w:rsidRPr="00CB722B" w:rsidDel="00DC6699">
          <w:rPr>
            <w:noProof/>
            <w:highlight w:val="yellow"/>
            <w:rPrChange w:id="551" w:author="Nick.Tolimieri [2]" w:date="2022-09-12T16:09:00Z">
              <w:rPr>
                <w:noProof/>
              </w:rPr>
            </w:rPrChange>
          </w:rPr>
          <w:t>(Graham 2004, Schiel &amp; Foster 2015)</w:t>
        </w:r>
        <w:r w:rsidR="00CB309A" w:rsidRPr="00CB722B" w:rsidDel="00DC6699">
          <w:rPr>
            <w:highlight w:val="yellow"/>
            <w:rPrChange w:id="552" w:author="Nick.Tolimieri [2]" w:date="2022-09-12T16:09:00Z">
              <w:rPr/>
            </w:rPrChange>
          </w:rPr>
          <w:fldChar w:fldCharType="end"/>
        </w:r>
        <w:r w:rsidR="00AC1C0B" w:rsidRPr="00CB722B" w:rsidDel="00DC6699">
          <w:rPr>
            <w:highlight w:val="yellow"/>
            <w:rPrChange w:id="553" w:author="Nick.Tolimieri [2]" w:date="2022-09-12T16:09:00Z">
              <w:rPr/>
            </w:rPrChange>
          </w:rPr>
          <w:t xml:space="preserve"> </w:t>
        </w:r>
        <w:r w:rsidRPr="00CB722B" w:rsidDel="00DC6699">
          <w:rPr>
            <w:highlight w:val="yellow"/>
            <w:rPrChange w:id="554"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55" w:author="Nick.Tolimieri [2]" w:date="2022-09-12T16:09:00Z">
              <w:rPr/>
            </w:rPrChange>
          </w:rPr>
          <w:fldChar w:fldCharType="begin"/>
        </w:r>
        <w:r w:rsidR="00CB309A" w:rsidRPr="00CB722B" w:rsidDel="00DC6699">
          <w:rPr>
            <w:highlight w:val="yellow"/>
            <w:rPrChange w:id="556"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57" w:author="Nick.Tolimieri [2]" w:date="2022-09-12T16:09:00Z">
              <w:rPr/>
            </w:rPrChange>
          </w:rPr>
          <w:fldChar w:fldCharType="separate"/>
        </w:r>
        <w:r w:rsidR="00CB309A" w:rsidRPr="00CB722B" w:rsidDel="00DC6699">
          <w:rPr>
            <w:noProof/>
            <w:highlight w:val="yellow"/>
            <w:rPrChange w:id="558" w:author="Nick.Tolimieri [2]" w:date="2022-09-12T16:09:00Z">
              <w:rPr>
                <w:noProof/>
              </w:rPr>
            </w:rPrChange>
          </w:rPr>
          <w:t>(Rogers-Bennett &amp; Catton 2019)</w:t>
        </w:r>
        <w:r w:rsidR="00CB309A" w:rsidRPr="00CB722B" w:rsidDel="00DC6699">
          <w:rPr>
            <w:highlight w:val="yellow"/>
            <w:rPrChange w:id="559" w:author="Nick.Tolimieri [2]" w:date="2022-09-12T16:09:00Z">
              <w:rPr/>
            </w:rPrChange>
          </w:rPr>
          <w:fldChar w:fldCharType="end"/>
        </w:r>
        <w:r w:rsidRPr="00CB722B" w:rsidDel="00DC6699">
          <w:rPr>
            <w:highlight w:val="yellow"/>
            <w:rPrChange w:id="560"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61" w:author="Nick.Tolimieri [2]" w:date="2022-09-12T16:09:00Z">
              <w:rPr/>
            </w:rPrChange>
          </w:rPr>
          <w:fldChar w:fldCharType="begin"/>
        </w:r>
        <w:r w:rsidR="00CB309A" w:rsidRPr="00CB722B" w:rsidDel="00DC6699">
          <w:rPr>
            <w:highlight w:val="yellow"/>
            <w:rPrChange w:id="562"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63" w:author="Nick.Tolimieri [2]" w:date="2022-09-12T16:09:00Z">
              <w:rPr/>
            </w:rPrChange>
          </w:rPr>
          <w:fldChar w:fldCharType="separate"/>
        </w:r>
        <w:r w:rsidR="00CB309A" w:rsidRPr="00CB722B" w:rsidDel="00DC6699">
          <w:rPr>
            <w:noProof/>
            <w:highlight w:val="yellow"/>
            <w:rPrChange w:id="564" w:author="Nick.Tolimieri [2]" w:date="2022-09-12T16:09:00Z">
              <w:rPr>
                <w:noProof/>
              </w:rPr>
            </w:rPrChange>
          </w:rPr>
          <w:t>(IPCC 2022)</w:t>
        </w:r>
        <w:r w:rsidR="00CB309A" w:rsidRPr="00CB722B" w:rsidDel="00DC6699">
          <w:rPr>
            <w:highlight w:val="yellow"/>
            <w:rPrChange w:id="565" w:author="Nick.Tolimieri [2]" w:date="2022-09-12T16:09:00Z">
              <w:rPr/>
            </w:rPrChange>
          </w:rPr>
          <w:fldChar w:fldCharType="end"/>
        </w:r>
        <w:r w:rsidRPr="00CB722B" w:rsidDel="00DC6699">
          <w:rPr>
            <w:highlight w:val="yellow"/>
            <w:rPrChange w:id="566" w:author="Nick.Tolimieri [2]" w:date="2022-09-12T16:09:00Z">
              <w:rPr/>
            </w:rPrChange>
          </w:rPr>
          <w:t>, maintaining services from kelp forests requires regional mechanistic studies to understand dynamic community responses.</w:t>
        </w:r>
        <w:r w:rsidDel="00DC6699">
          <w:t xml:space="preserve"> </w:t>
        </w:r>
      </w:moveFrom>
      <w:moveFromRangeEnd w:id="495"/>
    </w:p>
    <w:p w14:paraId="325342E7" w14:textId="0EC56A80" w:rsidR="0029777C" w:rsidDel="00E56E01" w:rsidRDefault="0029777C">
      <w:pPr>
        <w:rPr>
          <w:del w:id="567"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68" w:author="Nick.Tolimieri [2]" w:date="2022-09-12T15:32:00Z">
        <w:r w:rsidR="007622EF">
          <w:t xml:space="preserve"> MHW</w:t>
        </w:r>
      </w:ins>
      <w:del w:id="569" w:author="Nick.Tolimieri [2]" w:date="2022-09-12T15:32:00Z">
        <w:r w:rsidDel="007622EF">
          <w:delText xml:space="preserve"> marine heatwave (MHW</w:delText>
        </w:r>
      </w:del>
      <w:ins w:id="570" w:author="Nick.Tolimieri" w:date="2022-09-01T15:03:00Z">
        <w:del w:id="571" w:author="Nick.Tolimieri [2]" w:date="2022-09-12T15:32:00Z">
          <w:r w:rsidR="00A637B7" w:rsidDel="007622EF">
            <w:delText xml:space="preserve">, </w:delText>
          </w:r>
        </w:del>
        <w:del w:id="572" w:author="Nick.Tolimieri [2]" w:date="2022-09-12T15:33:00Z">
          <w:r w:rsidR="00A637B7" w:rsidRPr="00A637B7" w:rsidDel="007622EF">
            <w:rPr>
              <w:rPrChange w:id="573" w:author="Nick.Tolimieri" w:date="2022-09-01T15:04:00Z">
                <w:rPr>
                  <w:rFonts w:ascii="AdvGulliv-R" w:hAnsi="AdvGulliv-R" w:cs="AdvGulliv-R"/>
                  <w:sz w:val="14"/>
                  <w:szCs w:val="14"/>
                  <w:lang w:val="en-US"/>
                </w:rPr>
              </w:rPrChange>
            </w:rPr>
            <w:delText>a prolonged discrete anomalously warm water event</w:delText>
          </w:r>
        </w:del>
      </w:ins>
      <w:ins w:id="574" w:author="Nick.Tolimieri" w:date="2022-09-01T15:04:00Z">
        <w:del w:id="575" w:author="Nick.Tolimieri [2]" w:date="2022-09-12T15:33:00Z">
          <w:r w:rsidR="00A637B7" w:rsidDel="007622EF">
            <w:delText xml:space="preserve">, </w:delText>
          </w:r>
        </w:del>
      </w:ins>
      <w:del w:id="576"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77"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78"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79" w:author="Nick.Tolimieri [2]" w:date="2022-09-12T16:13:00Z">
        <w:r w:rsidR="002D6F44">
          <w:t xml:space="preserve"> </w:t>
        </w:r>
      </w:ins>
      <w:ins w:id="580" w:author="Nick.Tolimieri" w:date="2022-09-09T15:28:00Z">
        <w:del w:id="581" w:author="Nick.Tolimieri [2]" w:date="2022-09-12T15:32:00Z">
          <w:r w:rsidR="00165D15" w:rsidDel="007622EF">
            <w:delText xml:space="preserve"> </w:delText>
          </w:r>
        </w:del>
      </w:ins>
      <w:ins w:id="582" w:author="Nick.Tolimieri" w:date="2022-09-09T15:30:00Z">
        <w:del w:id="583" w:author="Nick.Tolimieri [2]" w:date="2022-09-12T15:32:00Z">
          <w:r w:rsidR="00C2572C" w:rsidRPr="00C2572C" w:rsidDel="007622EF">
            <w:rPr>
              <w:highlight w:val="yellow"/>
              <w:rPrChange w:id="584" w:author="Nick.Tolimieri" w:date="2022-09-09T15:30:00Z">
                <w:rPr/>
              </w:rPrChange>
            </w:rPr>
            <w:delText>ADD SMALE 2020 stuff here</w:delText>
          </w:r>
        </w:del>
      </w:ins>
      <w:del w:id="585"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86"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87"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88" w:author="Nick.Tolimieri [2]" w:date="2022-09-07T10:00:00Z">
        <w:r w:rsidDel="004642D3">
          <w:delText xml:space="preserve">be </w:delText>
        </w:r>
      </w:del>
      <w:ins w:id="589"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90"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91" w:author="Nick.Tolimieri [2]" w:date="2022-09-13T11:00:00Z">
        <w:r w:rsidDel="00B80596">
          <w:delText xml:space="preserve"> and settlement of urchin larvae</w:delText>
        </w:r>
      </w:del>
      <w:r>
        <w:t>.</w:t>
      </w:r>
    </w:p>
    <w:p w14:paraId="2710C738" w14:textId="499E2CBD" w:rsidR="000650CD" w:rsidRDefault="000650CD" w:rsidP="005635FF">
      <w:pPr>
        <w:rPr>
          <w:ins w:id="592" w:author="Nick.Tolimieri [2]" w:date="2022-09-13T11:08:00Z"/>
        </w:rPr>
      </w:pPr>
      <w:ins w:id="593" w:author="Nick.Tolimieri [2]" w:date="2022-09-13T11:07:00Z">
        <w:r>
          <w:t>T</w:t>
        </w:r>
      </w:ins>
      <w:del w:id="594"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95" w:author="Nick.Tolimieri [2]" w:date="2022-09-13T11:41:00Z">
        <w:r w:rsidR="00BF0D84">
          <w:t xml:space="preserve"> </w:t>
        </w:r>
        <w:del w:id="596" w:author="Nick.Tolimieri" w:date="2022-09-14T09:38:00Z">
          <w:r w:rsidR="00BF0D84" w:rsidDel="00284AF7">
            <w:delText xml:space="preserve">For the 2014-2016 MHW absolute increase in </w:delText>
          </w:r>
        </w:del>
      </w:ins>
      <w:ins w:id="597" w:author="Nick.Tolimieri [2]" w:date="2022-09-13T11:42:00Z">
        <w:del w:id="598" w:author="Nick.Tolimieri" w:date="2022-09-14T09:38:00Z">
          <w:r w:rsidR="00BF0D84" w:rsidDel="00284AF7">
            <w:delText xml:space="preserve">SST was a better predictor of canopy loss than was the number or strength of SST anomalies </w:delText>
          </w:r>
        </w:del>
      </w:ins>
      <w:del w:id="599"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600" w:author="Nick.Tolimieri [2]" w:date="2022-09-13T11:43:00Z">
        <w:del w:id="601" w:author="Nick.Tolimieri" w:date="2022-09-14T09:38:00Z">
          <w:r w:rsidR="00BF0D84" w:rsidDel="00284AF7">
            <w:delText>.</w:delText>
          </w:r>
        </w:del>
      </w:ins>
      <w:del w:id="602" w:author="Nick.Tolimieri" w:date="2022-09-14T09:38:00Z">
        <w:r w:rsidR="00EF0B3C" w:rsidDel="00284AF7">
          <w:delText xml:space="preserve"> </w:delText>
        </w:r>
      </w:del>
    </w:p>
    <w:p w14:paraId="05019B11" w14:textId="4C789DC1"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603" w:author="Nick.Tolimieri [2]" w:date="2022-09-13T10:06:00Z">
        <w:r w:rsidR="001B6711">
          <w:t xml:space="preserve">to </w:t>
        </w:r>
      </w:ins>
      <w:r>
        <w:t>regional differences in food web structure</w:t>
      </w:r>
      <w:del w:id="604" w:author="Nick.Tolimieri" w:date="2022-09-16T11:45:00Z">
        <w:r w:rsidDel="001B09B3">
          <w:delText xml:space="preserve"> and t</w:delText>
        </w:r>
      </w:del>
      <w:ins w:id="605" w:author="Nick.Tolimieri" w:date="2022-09-16T11:45:00Z">
        <w:r w:rsidR="001B09B3">
          <w:t>, in particular, t</w:t>
        </w:r>
      </w:ins>
      <w:r>
        <w:t>op-down pressure</w:t>
      </w:r>
      <w:del w:id="606"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607" w:author="Nick.Tolimieri [2]" w:date="2022-09-13T09:35:00Z">
        <w:r w:rsidDel="00336199">
          <w:delText xml:space="preserve"> </w:delText>
        </w:r>
      </w:del>
      <w:del w:id="608"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609" w:author="Nick.Tolimieri [2]" w:date="2022-09-13T09:58:00Z">
        <w:r w:rsidR="00C61292">
          <w:t xml:space="preserve"> </w:t>
        </w:r>
      </w:ins>
      <w:ins w:id="610"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611" w:author="Nick.Tolimieri [2]" w:date="2022-09-13T10:10:00Z">
        <w:r w:rsidR="00EA6E26">
          <w:t xml:space="preserve"> did not </w:t>
        </w:r>
        <w:proofErr w:type="spellStart"/>
        <w:r w:rsidR="00EA6E26">
          <w:t>observe</w:t>
        </w:r>
        <w:del w:id="612" w:author="Nick.Tolimieri" w:date="2022-09-16T11:46:00Z">
          <w:r w:rsidR="00EA6E26" w:rsidDel="001B09B3">
            <w:delText xml:space="preserve"> substantial l</w:delText>
          </w:r>
        </w:del>
      </w:ins>
      <w:ins w:id="613" w:author="Nick.Tolimieri" w:date="2022-09-16T11:46:00Z">
        <w:r w:rsidR="001B09B3">
          <w:t>l</w:t>
        </w:r>
        <w:proofErr w:type="spellEnd"/>
        <w:r w:rsidR="001B09B3">
          <w:t xml:space="preserve"> l</w:t>
        </w:r>
      </w:ins>
      <w:ins w:id="614" w:author="Nick.Tolimieri [2]" w:date="2022-09-13T10:10:00Z">
        <w:r w:rsidR="00EA6E26">
          <w:t>oss of kelp canopy in Oregon</w:t>
        </w:r>
      </w:ins>
      <w:ins w:id="615" w:author="Nick.Tolimieri" w:date="2022-09-14T09:39:00Z">
        <w:r w:rsidR="0097296F">
          <w:t xml:space="preserve"> </w:t>
        </w:r>
      </w:ins>
      <w:ins w:id="616" w:author="Nick.Tolimieri [2]" w:date="2022-09-13T10:10:00Z">
        <w:del w:id="617" w:author="Nick.Tolimieri" w:date="2022-09-14T09:39:00Z">
          <w:r w:rsidR="00EA6E26" w:rsidDel="0097296F">
            <w:delText xml:space="preserve"> </w:delText>
          </w:r>
        </w:del>
        <w:r w:rsidR="00EA6E26">
          <w:t>where</w:t>
        </w:r>
      </w:ins>
      <w:ins w:id="618" w:author="Nick.Tolimieri" w:date="2022-09-14T09:39:00Z">
        <w:r w:rsidR="00284AF7">
          <w:t xml:space="preserve"> </w:t>
        </w:r>
      </w:ins>
      <w:ins w:id="619" w:author="Nick.Tolimieri" w:date="2022-09-16T11:46:00Z">
        <w:r w:rsidR="001B09B3">
          <w:t xml:space="preserve">absolute </w:t>
        </w:r>
      </w:ins>
      <w:ins w:id="620" w:author="Nick.Tolimieri [2]" w:date="2022-09-13T10:09:00Z">
        <w:del w:id="621" w:author="Nick.Tolimieri" w:date="2022-09-14T09:39:00Z">
          <w:r w:rsidR="00EA6E26" w:rsidDel="00284AF7">
            <w:delText xml:space="preserve"> </w:delText>
          </w:r>
        </w:del>
      </w:ins>
      <w:ins w:id="622" w:author="Nick.Tolimieri [2]" w:date="2022-09-13T10:07:00Z">
        <w:r w:rsidR="001B6711">
          <w:t>ocean temperatures did not get as warm in Oregon as in Northern California</w:t>
        </w:r>
      </w:ins>
      <w:del w:id="623"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24" w:author="Nick.Tolimieri [2]" w:date="2022-09-13T10:08:00Z">
        <w:r w:rsidR="001B6711">
          <w:t>. Additionally,</w:t>
        </w:r>
      </w:ins>
      <w:ins w:id="625" w:author="Nick.Tolimieri [2]" w:date="2022-09-13T10:11:00Z">
        <w:r w:rsidR="00B77482">
          <w:t xml:space="preserve"> t</w:t>
        </w:r>
      </w:ins>
      <w:ins w:id="626" w:author="Nick.Tolimieri [2]" w:date="2022-09-13T10:01:00Z">
        <w:r w:rsidR="00FD5B3C">
          <w:t>he presence of</w:t>
        </w:r>
      </w:ins>
      <w:ins w:id="627" w:author="Nick.Tolimieri [2]" w:date="2022-09-13T09:58:00Z">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C61292">
          <w:t>a</w:t>
        </w:r>
        <w:proofErr w:type="spellEnd"/>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28" w:author="Nick.Tolimieri [2]" w:date="2022-09-13T10:00:00Z">
        <w:r w:rsidR="008702D7">
          <w:t xml:space="preserve"> and the combination of </w:t>
        </w:r>
        <w:proofErr w:type="spellStart"/>
        <w:r w:rsidR="008702D7">
          <w:t>sheepshead</w:t>
        </w:r>
      </w:ins>
      <w:proofErr w:type="spellEnd"/>
      <w:ins w:id="629" w:author="Nick.Tolimieri [2]" w:date="2022-09-13T10:04:00Z">
        <w:r w:rsidR="00FD5B3C">
          <w:t xml:space="preserve"> </w:t>
        </w:r>
        <w:proofErr w:type="spellStart"/>
        <w:r w:rsidR="00FD5B3C" w:rsidRPr="00FD5B3C">
          <w:rPr>
            <w:i/>
            <w:rPrChange w:id="630" w:author="Nick.Tolimieri [2]" w:date="2022-09-13T10:04:00Z">
              <w:rPr/>
            </w:rPrChange>
          </w:rPr>
          <w:t>Archosargus</w:t>
        </w:r>
        <w:proofErr w:type="spellEnd"/>
        <w:r w:rsidR="00FD5B3C" w:rsidRPr="00FD5B3C">
          <w:rPr>
            <w:i/>
            <w:rPrChange w:id="631" w:author="Nick.Tolimieri [2]" w:date="2022-09-13T10:04:00Z">
              <w:rPr/>
            </w:rPrChange>
          </w:rPr>
          <w:t xml:space="preserve"> </w:t>
        </w:r>
        <w:proofErr w:type="spellStart"/>
        <w:r w:rsidR="00FD5B3C" w:rsidRPr="00FD5B3C">
          <w:rPr>
            <w:i/>
            <w:rPrChange w:id="632" w:author="Nick.Tolimieri [2]" w:date="2022-09-13T10:04:00Z">
              <w:rPr/>
            </w:rPrChange>
          </w:rPr>
          <w:t>probatocephalus</w:t>
        </w:r>
        <w:proofErr w:type="spellEnd"/>
        <w:r w:rsidR="00FD5B3C">
          <w:t xml:space="preserve"> </w:t>
        </w:r>
      </w:ins>
      <w:ins w:id="633" w:author="Nick.Tolimieri [2]" w:date="2022-09-13T10:00:00Z">
        <w:r w:rsidR="008702D7">
          <w:t xml:space="preserve">and spiny lobsters </w:t>
        </w:r>
      </w:ins>
      <w:proofErr w:type="spellStart"/>
      <w:ins w:id="634" w:author="Nick.Tolimieri [2]" w:date="2022-09-13T10:04:00Z">
        <w:r w:rsidR="00FD5B3C" w:rsidRPr="00FD5B3C">
          <w:rPr>
            <w:i/>
            <w:rPrChange w:id="635" w:author="Nick.Tolimieri [2]" w:date="2022-09-13T10:04:00Z">
              <w:rPr/>
            </w:rPrChange>
          </w:rPr>
          <w:t>Panulirus</w:t>
        </w:r>
        <w:proofErr w:type="spellEnd"/>
        <w:r w:rsidR="00FD5B3C" w:rsidRPr="00FD5B3C">
          <w:rPr>
            <w:i/>
            <w:rPrChange w:id="636" w:author="Nick.Tolimieri [2]" w:date="2022-09-13T10:04:00Z">
              <w:rPr/>
            </w:rPrChange>
          </w:rPr>
          <w:t xml:space="preserve"> </w:t>
        </w:r>
        <w:proofErr w:type="spellStart"/>
        <w:r w:rsidR="00FD5B3C" w:rsidRPr="00FD5B3C">
          <w:rPr>
            <w:i/>
            <w:rPrChange w:id="637" w:author="Nick.Tolimieri [2]" w:date="2022-09-13T10:04:00Z">
              <w:rPr/>
            </w:rPrChange>
          </w:rPr>
          <w:t>interruptus</w:t>
        </w:r>
        <w:proofErr w:type="spellEnd"/>
        <w:r w:rsidR="00FD5B3C" w:rsidRPr="00FD5B3C">
          <w:t xml:space="preserve"> </w:t>
        </w:r>
      </w:ins>
      <w:ins w:id="638"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39" w:author="Nick.Tolimieri [2]" w:date="2022-09-13T10:01:00Z">
        <w:r w:rsidR="008702D7">
          <w:t xml:space="preserve"> may have</w:t>
        </w:r>
      </w:ins>
      <w:ins w:id="640" w:author="Nick.Tolimieri [2]" w:date="2022-09-13T10:05:00Z">
        <w:r w:rsidR="00FD5B3C">
          <w:t xml:space="preserve"> provided enough top-down pressure to limit urchin densities and affect urchin feeding behavior enough to prevent a </w:t>
        </w:r>
      </w:ins>
      <w:ins w:id="641" w:author="Nick.Tolimieri [2]" w:date="2022-09-13T10:01:00Z">
        <w:r w:rsidR="008702D7">
          <w:t>shift to urchin-domi</w:t>
        </w:r>
        <w:r w:rsidR="00FD5B3C">
          <w:t>nated habitats in these regions</w:t>
        </w:r>
      </w:ins>
      <w:ins w:id="642" w:author="Nick.Tolimieri [2]" w:date="2022-09-13T10:05:00Z">
        <w:r w:rsidR="00FD5B3C">
          <w:t xml:space="preserve">. However, in </w:t>
        </w:r>
      </w:ins>
      <w:ins w:id="643" w:author="Nick.Tolimieri [2]" w:date="2022-09-13T10:02:00Z">
        <w:r w:rsidR="00FD5B3C">
          <w:t>Northern California where there</w:t>
        </w:r>
      </w:ins>
      <w:ins w:id="644" w:author="Nick.Tolimieri [2]" w:date="2022-09-13T10:11:00Z">
        <w:r w:rsidR="00F60DF5">
          <w:t xml:space="preserve"> was substantial warming and</w:t>
        </w:r>
      </w:ins>
      <w:ins w:id="645" w:author="Nick.Tolimieri" w:date="2022-09-14T09:40:00Z">
        <w:r w:rsidR="0097296F">
          <w:t xml:space="preserve"> little</w:t>
        </w:r>
      </w:ins>
      <w:ins w:id="646" w:author="Nick.Tolimieri [2]" w:date="2022-09-13T10:11:00Z">
        <w:r w:rsidR="00F60DF5">
          <w:t xml:space="preserve"> </w:t>
        </w:r>
      </w:ins>
      <w:ins w:id="647" w:author="Nick.Tolimieri [2]" w:date="2022-09-13T10:02:00Z">
        <w:r w:rsidR="00FD5B3C">
          <w:t xml:space="preserve">predator </w:t>
        </w:r>
      </w:ins>
      <w:ins w:id="648" w:author="Nick.Tolimieri [2]" w:date="2022-09-13T10:05:00Z">
        <w:r w:rsidR="00FD5B3C">
          <w:t>redundancy</w:t>
        </w:r>
      </w:ins>
      <w:ins w:id="649" w:author="Nick.Tolimieri [2]" w:date="2022-09-13T10:02:00Z">
        <w:del w:id="650" w:author="Nick.Tolimieri" w:date="2022-09-14T09:40:00Z">
          <w:r w:rsidR="00FD5B3C" w:rsidDel="0097296F">
            <w:delText xml:space="preserve"> </w:delText>
          </w:r>
        </w:del>
      </w:ins>
      <w:ins w:id="651" w:author="Nick.Tolimieri [2]" w:date="2022-09-13T10:11:00Z">
        <w:del w:id="652" w:author="Nick.Tolimieri" w:date="2022-09-14T09:40:00Z">
          <w:r w:rsidR="00F60DF5" w:rsidDel="0097296F">
            <w:delText>is lower</w:delText>
          </w:r>
        </w:del>
        <w:r w:rsidR="00F60DF5">
          <w:t xml:space="preserve">, </w:t>
        </w:r>
      </w:ins>
      <w:ins w:id="653" w:author="Nick.Tolimieri [2]" w:date="2022-09-13T10:02:00Z">
        <w:r w:rsidR="00FD5B3C">
          <w:t>the</w:t>
        </w:r>
      </w:ins>
      <w:ins w:id="654" w:author="Nick.Tolimieri [2]" w:date="2022-09-13T10:03:00Z">
        <w:r w:rsidR="00FD5B3C">
          <w:t xml:space="preserve"> die-off </w:t>
        </w:r>
      </w:ins>
      <w:ins w:id="655" w:author="Nick.Tolimieri [2]" w:date="2022-09-13T10:02:00Z">
        <w:r w:rsidR="00FD5B3C">
          <w:t xml:space="preserve">of </w:t>
        </w:r>
        <w:r w:rsidR="00FD5B3C">
          <w:rPr>
            <w:i/>
          </w:rPr>
          <w:t xml:space="preserve">Pycnopodia </w:t>
        </w:r>
        <w:r w:rsidR="00FD5B3C">
          <w:t>may have</w:t>
        </w:r>
      </w:ins>
      <w:ins w:id="656" w:author="Nick.Tolimieri [2]" w:date="2022-09-13T10:06:00Z">
        <w:r w:rsidR="00FD5B3C">
          <w:t xml:space="preserve"> released urchins from top-down control </w:t>
        </w:r>
      </w:ins>
      <w:ins w:id="657"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58" w:author="Nick.Tolimieri [2]" w:date="2022-09-13T09:51:00Z">
        <w:r w:rsidR="00922417">
          <w:t>sea otters</w:t>
        </w:r>
      </w:ins>
      <w:del w:id="659" w:author="Nick.Tolimieri [2]" w:date="2022-09-13T10:18:00Z">
        <w:r w:rsidR="00EF0B3C" w:rsidDel="006E4305">
          <w:delText>a</w:delText>
        </w:r>
      </w:del>
      <w:ins w:id="660" w:author="Nick.Tolimieri [2]" w:date="2022-09-13T10:18:00Z">
        <w:r w:rsidR="006E4305">
          <w:t>,</w:t>
        </w:r>
      </w:ins>
      <w:ins w:id="661" w:author="Nick.Tolimieri [2]" w:date="2022-09-13T09:51:00Z">
        <w:r w:rsidR="00922417">
          <w:t xml:space="preserve"> a</w:t>
        </w:r>
      </w:ins>
      <w:r w:rsidR="00EF0B3C">
        <w:t xml:space="preserve"> keystone predator,</w:t>
      </w:r>
      <w:r w:rsidR="007F3AF4">
        <w:t xml:space="preserve"> </w:t>
      </w:r>
      <w:del w:id="662"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63" w:author="Nick.Tolimieri [2]" w:date="2022-09-13T13:05:00Z">
        <w:r w:rsidR="008658BE">
          <w:t xml:space="preserve"> with </w:t>
        </w:r>
      </w:ins>
      <w:ins w:id="664" w:author="Nick.Tolimieri [2]" w:date="2022-09-13T13:07:00Z">
        <w:r w:rsidR="008658BE">
          <w:t>populations increasing rapidly</w:t>
        </w:r>
      </w:ins>
      <w:ins w:id="665" w:author="Nick.Tolimieri [2]" w:date="2022-09-13T13:08:00Z">
        <w:r w:rsidR="008658BE">
          <w:t xml:space="preserve"> since the 1980’s</w:t>
        </w:r>
        <w:r w:rsidR="000A6D5B">
          <w:t xml:space="preserve"> </w:t>
        </w:r>
      </w:ins>
      <w:ins w:id="666"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67"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68" w:author="Nick.Tolimieri [2]" w:date="2022-09-13T11:38:00Z">
        <w:r w:rsidR="00B81D13">
          <w:t>(</w:t>
        </w:r>
      </w:ins>
      <w:del w:id="669" w:author="Nick.Tolimieri [2]" w:date="2022-09-13T11:37:00Z">
        <w:r w:rsidDel="00B81D13">
          <w:delText xml:space="preserve">of kelp density and abundances of associated invertebrates and fishes from </w:delText>
        </w:r>
      </w:del>
      <w:r>
        <w:t>2015-2021</w:t>
      </w:r>
      <w:ins w:id="670" w:author="Nick.Tolimieri [2]" w:date="2022-09-13T11:38:00Z">
        <w:r w:rsidR="00B81D13">
          <w:t>)</w:t>
        </w:r>
      </w:ins>
      <w:ins w:id="671" w:author="Nick.Tolimieri [2]" w:date="2022-09-13T11:37:00Z">
        <w:r w:rsidR="00B81D13">
          <w:t xml:space="preserve">, </w:t>
        </w:r>
        <w:del w:id="672" w:author="Nick.Tolimieri" w:date="2022-09-14T09:41:00Z">
          <w:r w:rsidR="00B81D13" w:rsidDel="00C20406">
            <w:delText xml:space="preserve">SST data, and </w:delText>
          </w:r>
        </w:del>
        <w:r w:rsidR="00B81D13">
          <w:t xml:space="preserve">kelp canopy cover information from overflight </w:t>
        </w:r>
      </w:ins>
      <w:ins w:id="673" w:author="Nick.Tolimieri [2]" w:date="2022-09-13T11:38:00Z">
        <w:r w:rsidR="00B81D13">
          <w:t>surveys</w:t>
        </w:r>
      </w:ins>
      <w:ins w:id="674" w:author="Nick.Tolimieri" w:date="2022-09-14T09:41:00Z">
        <w:r w:rsidR="00C20406">
          <w:t>, and SST data</w:t>
        </w:r>
      </w:ins>
      <w:del w:id="675"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del w:id="676"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77" w:author="Nick.Tolimieri [2]" w:date="2022-09-13T10:38:00Z" w:name="move113957939"/>
      <w:moveFrom w:id="678" w:author="Nick.Tolimieri [2]" w:date="2022-09-13T10:38:00Z">
        <w:del w:id="679"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80" w:author="Nick.Tolimieri [2]" w:date="2022-09-13T10:38:00Z"/>
      <w:moveFrom w:id="681" w:author="Nick.Tolimieri [2]" w:date="2022-09-13T10:38:00Z">
        <w:del w:id="682" w:author="Nick.Tolimieri [2]" w:date="2022-09-13T11:21:00Z">
          <w:r w:rsidR="00E878A1" w:rsidDel="00A7703B">
            <w:fldChar w:fldCharType="end"/>
          </w:r>
        </w:del>
      </w:moveFrom>
      <w:del w:id="683" w:author="Nick.Tolimieri [2]" w:date="2022-09-13T10:38:00Z"/>
      <w:moveFrom w:id="684" w:author="Nick.Tolimieri [2]" w:date="2022-09-13T10:38:00Z">
        <w:del w:id="685"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86" w:author="Nick.Tolimieri [2]" w:date="2022-09-13T10:38:00Z"/>
      <w:moveFrom w:id="687" w:author="Nick.Tolimieri [2]" w:date="2022-09-13T10:38:00Z">
        <w:del w:id="688" w:author="Nick.Tolimieri [2]" w:date="2022-09-13T11:21:00Z">
          <w:r w:rsidR="00E878A1" w:rsidDel="00A7703B">
            <w:fldChar w:fldCharType="end"/>
          </w:r>
        </w:del>
      </w:moveFrom>
      <w:del w:id="689" w:author="Nick.Tolimieri [2]" w:date="2022-09-13T10:38:00Z"/>
      <w:moveFrom w:id="690" w:author="Nick.Tolimieri [2]" w:date="2022-09-13T10:38:00Z">
        <w:del w:id="691"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77"/>
      <w:r>
        <w:t xml:space="preserve">Our main objectives were to </w:t>
      </w:r>
      <w:r>
        <w:lastRenderedPageBreak/>
        <w:t xml:space="preserve">examine: </w:t>
      </w:r>
      <w:ins w:id="692" w:author="Nick.Tolimieri [2]" w:date="2022-09-13T11:21:00Z">
        <w:r w:rsidR="00A7703B">
          <w:t>(</w:t>
        </w:r>
      </w:ins>
      <w:ins w:id="693" w:author="Nick.Tolimieri [2]" w:date="2022-09-13T11:22:00Z">
        <w:r w:rsidR="00A7703B">
          <w:t>1</w:t>
        </w:r>
      </w:ins>
      <w:ins w:id="694" w:author="Nick.Tolimieri [2]" w:date="2022-09-13T11:21:00Z">
        <w:r w:rsidR="00A7703B">
          <w:t>)</w:t>
        </w:r>
      </w:ins>
      <w:ins w:id="695" w:author="Nick.Tolimieri [2]" w:date="2022-09-13T11:22:00Z">
        <w:r w:rsidR="00A7703B">
          <w:t xml:space="preserve"> the</w:t>
        </w:r>
      </w:ins>
      <w:ins w:id="696" w:author="Nick.Tolimieri [2]" w:date="2022-09-13T11:40:00Z">
        <w:r w:rsidR="00A4413F">
          <w:t xml:space="preserve"> prevalence,</w:t>
        </w:r>
      </w:ins>
      <w:ins w:id="697" w:author="Nick.Tolimieri [2]" w:date="2022-09-13T11:22:00Z">
        <w:r w:rsidR="00A7703B">
          <w:t xml:space="preserve"> timing</w:t>
        </w:r>
      </w:ins>
      <w:ins w:id="698" w:author="Nick.Tolimieri [2]" w:date="2022-09-13T11:40:00Z">
        <w:r w:rsidR="00A4413F">
          <w:t>,</w:t>
        </w:r>
      </w:ins>
      <w:ins w:id="699" w:author="Nick.Tolimieri [2]" w:date="2022-09-13T11:22:00Z">
        <w:r w:rsidR="00A7703B">
          <w:t xml:space="preserve"> and severity of MHWs and elevated SST in general </w:t>
        </w:r>
      </w:ins>
      <w:ins w:id="700" w:author="Nick.Tolimieri [2]" w:date="2022-09-13T11:23:00Z">
        <w:r w:rsidR="00A7703B">
          <w:t xml:space="preserve">along the Washington Coast, </w:t>
        </w:r>
      </w:ins>
      <w:r>
        <w:t>(</w:t>
      </w:r>
      <w:del w:id="701" w:author="Nick.Tolimieri [2]" w:date="2022-09-13T11:23:00Z">
        <w:r w:rsidDel="00A7703B">
          <w:delText>1</w:delText>
        </w:r>
      </w:del>
      <w:ins w:id="702" w:author="Nick.Tolimieri [2]" w:date="2022-09-13T11:23:00Z">
        <w:r w:rsidR="00A7703B">
          <w:t>2</w:t>
        </w:r>
      </w:ins>
      <w:r>
        <w:t>) if and how kelp forest communities changed in the periods during and following the 2014-2016 MHW and other warm SST anomalies, and SSW</w:t>
      </w:r>
      <w:r w:rsidR="00882E30">
        <w:t>S</w:t>
      </w:r>
      <w:r>
        <w:t>; (</w:t>
      </w:r>
      <w:del w:id="703" w:author="Nick.Tolimieri [2]" w:date="2022-09-13T11:23:00Z">
        <w:r w:rsidDel="00A7703B">
          <w:delText>2</w:delText>
        </w:r>
      </w:del>
      <w:ins w:id="704" w:author="Nick.Tolimieri [2]" w:date="2022-09-13T11:23:00Z">
        <w:r w:rsidR="00A7703B">
          <w:t>3</w:t>
        </w:r>
      </w:ins>
      <w:r>
        <w:t>) whether community composition of kelps, invertebrates, and fishes was structured more by spatial differences or shared temporal variation; and (</w:t>
      </w:r>
      <w:del w:id="705" w:author="Nick.Tolimieri [2]" w:date="2022-09-13T11:23:00Z">
        <w:r w:rsidDel="00A7703B">
          <w:delText>3</w:delText>
        </w:r>
      </w:del>
      <w:ins w:id="706" w:author="Nick.Tolimieri [2]" w:date="2022-09-13T11:23:00Z">
        <w:r w:rsidR="00A7703B">
          <w:t>4</w:t>
        </w:r>
      </w:ins>
      <w:r>
        <w:t>) whether we can detect interactions involving multiple guilds, which are hypothesized to structure kelp forest communities.</w:t>
      </w:r>
      <w:del w:id="707" w:author="Nick.Tolimieri [2]" w:date="2022-09-13T11:25:00Z">
        <w:r w:rsidDel="00CF3D42">
          <w:delText xml:space="preserve"> </w:delText>
        </w:r>
      </w:del>
      <w:ins w:id="708"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709"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710" w:author="Nick.Tolimieri [2]" w:date="2022-09-13T11:49:00Z">
        <w:r w:rsidR="00392C19" w:rsidRPr="00A972D1">
          <w:t>We predict fewer strong impacts</w:t>
        </w:r>
      </w:ins>
      <w:ins w:id="711" w:author="Nick.Tolimieri [2]" w:date="2022-09-13T11:57:00Z">
        <w:r w:rsidR="00A972D1" w:rsidRPr="00A972D1">
          <w:rPr>
            <w:rPrChange w:id="712" w:author="Nick.Tolimieri [2]" w:date="2022-09-13T11:57:00Z">
              <w:rPr>
                <w:highlight w:val="yellow"/>
              </w:rPr>
            </w:rPrChange>
          </w:rPr>
          <w:t xml:space="preserve"> from the 2014-2016 MHW and SSWS</w:t>
        </w:r>
      </w:ins>
      <w:ins w:id="713" w:author="Nick.Tolimieri [2]" w:date="2022-09-13T11:49:00Z">
        <w:r w:rsidR="00392C19" w:rsidRPr="00A972D1">
          <w:t xml:space="preserve"> on </w:t>
        </w:r>
      </w:ins>
      <w:ins w:id="714" w:author="Nick.Tolimieri [2]" w:date="2022-09-13T11:50:00Z">
        <w:r w:rsidR="00392C19" w:rsidRPr="00A972D1">
          <w:t xml:space="preserve">Washington kelp forests because both </w:t>
        </w:r>
        <w:proofErr w:type="spellStart"/>
        <w:r w:rsidR="00392C19" w:rsidRPr="00A972D1">
          <w:rPr>
            <w:i/>
          </w:rPr>
          <w:t>Macrosystis</w:t>
        </w:r>
        <w:proofErr w:type="spellEnd"/>
        <w:r w:rsidR="00392C19" w:rsidRPr="00A972D1">
          <w:rPr>
            <w:i/>
          </w:rPr>
          <w:t xml:space="preserve"> 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ins>
      <w:ins w:id="715" w:author="Nick.Tolimieri [2]" w:date="2022-09-13T11:52:00Z">
        <w:r w:rsidR="00BC7F7B" w:rsidRPr="00A972D1">
          <w:t xml:space="preserve"> </w:t>
        </w:r>
      </w:ins>
      <w:r w:rsidR="00BC7F7B" w:rsidRPr="007546E3">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972D1">
        <w:rPr>
          <w:rPrChange w:id="716" w:author="Nick.Tolimieri [2]" w:date="2022-09-13T11:57:00Z">
            <w:rPr/>
          </w:rPrChange>
        </w:rPr>
        <w:fldChar w:fldCharType="separate"/>
      </w:r>
      <w:r w:rsidR="00BC7F7B" w:rsidRPr="00A972D1">
        <w:rPr>
          <w:noProof/>
        </w:rPr>
        <w:t>(Smale 2020)</w:t>
      </w:r>
      <w:r w:rsidR="00BC7F7B" w:rsidRPr="00A10F7E">
        <w:fldChar w:fldCharType="end"/>
      </w:r>
      <w:ins w:id="717" w:author="Nick.Tolimieri [2]" w:date="2022-09-13T11:50:00Z">
        <w:r w:rsidR="00392C19" w:rsidRPr="00A972D1">
          <w:t xml:space="preserve"> and </w:t>
        </w:r>
      </w:ins>
      <w:ins w:id="718" w:author="Nick.Tolimieri" w:date="2022-09-15T16:12:00Z">
        <w:r w:rsidR="006677FF">
          <w:t xml:space="preserve">absolute </w:t>
        </w:r>
      </w:ins>
      <w:ins w:id="719" w:author="Nick.Tolimieri [2]" w:date="2022-09-13T11:50:00Z">
        <w:r w:rsidR="00392C19" w:rsidRPr="00A972D1">
          <w:t xml:space="preserve">temperature extremes are less likely to exceed species </w:t>
        </w:r>
      </w:ins>
      <w:ins w:id="720" w:author="Nick.Tolimieri [2]" w:date="2022-09-13T11:55:00Z">
        <w:r w:rsidR="006D62B9" w:rsidRPr="00A972D1">
          <w:t xml:space="preserve">tolerances at these latitudes </w:t>
        </w:r>
      </w:ins>
      <w:r w:rsidR="006D62B9" w:rsidRPr="007546E3">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A972D1">
        <w:rPr>
          <w:rPrChange w:id="721"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A972D1">
        <w:rPr>
          <w:rPrChange w:id="722" w:author="Nick.Tolimieri [2]" w:date="2022-09-13T11:57:00Z">
            <w:rPr/>
          </w:rPrChange>
        </w:rPr>
      </w:r>
      <w:r w:rsidR="006D62B9" w:rsidRPr="00A972D1">
        <w:rPr>
          <w:rPrChange w:id="723" w:author="Nick.Tolimieri [2]" w:date="2022-09-13T11:57:00Z">
            <w:rPr/>
          </w:rPrChange>
        </w:rPr>
        <w:fldChar w:fldCharType="end"/>
      </w:r>
      <w:r w:rsidR="006D62B9" w:rsidRPr="00A972D1">
        <w:rPr>
          <w:rPrChange w:id="724" w:author="Nick.Tolimieri [2]" w:date="2022-09-13T11:57:00Z">
            <w:rPr/>
          </w:rPrChange>
        </w:rPr>
      </w:r>
      <w:r w:rsidR="006D62B9" w:rsidRPr="00A972D1">
        <w:rPr>
          <w:rPrChange w:id="725" w:author="Nick.Tolimieri [2]" w:date="2022-09-13T11:57:00Z">
            <w:rPr/>
          </w:rPrChange>
        </w:rPr>
        <w:fldChar w:fldCharType="separate"/>
      </w:r>
      <w:r w:rsidR="006D62B9" w:rsidRPr="00A972D1">
        <w:rPr>
          <w:noProof/>
        </w:rPr>
        <w:t>(Hamilton et al. 2020)</w:t>
      </w:r>
      <w:r w:rsidR="006D62B9" w:rsidRPr="00A10F7E">
        <w:fldChar w:fldCharType="end"/>
      </w:r>
      <w:ins w:id="726" w:author="Nick.Tolimieri" w:date="2022-09-15T16:13:00Z">
        <w:r w:rsidR="00287BAB">
          <w:t xml:space="preserve">. Moreover, </w:t>
        </w:r>
      </w:ins>
      <w:ins w:id="727" w:author="Nick.Tolimieri [2]" w:date="2022-09-13T11:50:00Z">
        <w:del w:id="728" w:author="Nick.Tolimieri" w:date="2022-09-15T16:13:00Z">
          <w:r w:rsidR="00392C19" w:rsidRPr="00A972D1" w:rsidDel="00287BAB">
            <w:delText xml:space="preserve"> and because </w:delText>
          </w:r>
        </w:del>
      </w:ins>
      <w:ins w:id="729" w:author="Nick.Tolimieri [2]" w:date="2022-09-13T11:51:00Z">
        <w:r w:rsidR="00BC7F7B" w:rsidRPr="00A972D1">
          <w:t>top</w:t>
        </w:r>
      </w:ins>
      <w:ins w:id="730" w:author="Nick.Tolimieri" w:date="2022-09-15T16:13:00Z">
        <w:r w:rsidR="00287BAB">
          <w:t>-</w:t>
        </w:r>
      </w:ins>
      <w:ins w:id="731" w:author="Nick.Tolimieri [2]" w:date="2022-09-13T11:51:00Z">
        <w:del w:id="732" w:author="Nick.Tolimieri" w:date="2022-09-15T16:13:00Z">
          <w:r w:rsidR="00BC7F7B" w:rsidRPr="00A972D1" w:rsidDel="00287BAB">
            <w:delText xml:space="preserve"> </w:delText>
          </w:r>
        </w:del>
        <w:r w:rsidR="00BC7F7B" w:rsidRPr="00A972D1">
          <w:t>down pressure from sea otters</w:t>
        </w:r>
      </w:ins>
      <w:ins w:id="733" w:author="Nick.Tolimieri [2]" w:date="2022-09-13T11:53:00Z">
        <w:r w:rsidR="00BC7F7B" w:rsidRPr="00A972D1">
          <w:t>, which are present along the Washington Coast</w:t>
        </w:r>
      </w:ins>
      <w:ins w:id="734" w:author="Nick.Tolimieri [2]" w:date="2022-09-13T11:51:00Z">
        <w:r w:rsidR="00BC7F7B" w:rsidRPr="00A972D1">
          <w:t xml:space="preserve"> </w:t>
        </w:r>
      </w:ins>
      <w:r w:rsidR="00BC7F7B" w:rsidRPr="007546E3">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A972D1">
        <w:rPr>
          <w:rPrChange w:id="735"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A972D1">
        <w:rPr>
          <w:rPrChange w:id="736" w:author="Nick.Tolimieri [2]" w:date="2022-09-13T11:57:00Z">
            <w:rPr/>
          </w:rPrChange>
        </w:rPr>
      </w:r>
      <w:r w:rsidR="00BC7F7B" w:rsidRPr="00A972D1">
        <w:rPr>
          <w:rPrChange w:id="737" w:author="Nick.Tolimieri [2]" w:date="2022-09-13T11:57:00Z">
            <w:rPr/>
          </w:rPrChange>
        </w:rPr>
        <w:fldChar w:fldCharType="end"/>
      </w:r>
      <w:r w:rsidR="00BC7F7B" w:rsidRPr="00A972D1">
        <w:rPr>
          <w:rPrChange w:id="738" w:author="Nick.Tolimieri [2]" w:date="2022-09-13T11:57:00Z">
            <w:rPr/>
          </w:rPrChange>
        </w:rPr>
      </w:r>
      <w:r w:rsidR="00BC7F7B" w:rsidRPr="00A972D1">
        <w:rPr>
          <w:rPrChange w:id="739" w:author="Nick.Tolimieri [2]" w:date="2022-09-13T11:57:00Z">
            <w:rPr/>
          </w:rPrChange>
        </w:rPr>
        <w:fldChar w:fldCharType="separate"/>
      </w:r>
      <w:r w:rsidR="00BC7F7B" w:rsidRPr="00A972D1">
        <w:rPr>
          <w:noProof/>
        </w:rPr>
        <w:t>(Shelton et al. 2018, Gregr et al. 2020)</w:t>
      </w:r>
      <w:r w:rsidR="00BC7F7B" w:rsidRPr="00A10F7E">
        <w:fldChar w:fldCharType="end"/>
      </w:r>
      <w:ins w:id="740" w:author="Nick.Tolimieri [2]" w:date="2022-09-13T11:53:00Z">
        <w:r w:rsidR="00BC7F7B" w:rsidRPr="00A972D1">
          <w:t xml:space="preserve">, </w:t>
        </w:r>
      </w:ins>
      <w:ins w:id="741" w:author="Nick.Tolimieri [2]" w:date="2022-09-13T11:51:00Z">
        <w:r w:rsidR="00BC7F7B" w:rsidRPr="00A972D1">
          <w:t>may help to prevent a shift to urchin barren habitats</w:t>
        </w:r>
      </w:ins>
      <w:ins w:id="742"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43" w:author="Nick.Tolimieri [2]" w:date="2022-09-13T11:51:00Z">
        <w:del w:id="744"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45" w:author="Nick.Tolimieri [2]" w:date="2022-09-07T10:25:00Z"/>
          <w:del w:id="746" w:author="Nick.Tolimieri" w:date="2022-09-09T15:04:00Z"/>
        </w:rPr>
      </w:pPr>
    </w:p>
    <w:p w14:paraId="524B7084" w14:textId="14FA6D25" w:rsidR="00D84856" w:rsidRPr="00A972D1" w:rsidDel="004D744C" w:rsidRDefault="00D84856">
      <w:pPr>
        <w:rPr>
          <w:del w:id="747" w:author="Nick.Tolimieri" w:date="2022-09-09T15:04:00Z"/>
        </w:rPr>
      </w:pPr>
    </w:p>
    <w:p w14:paraId="3FD51571" w14:textId="758D1399" w:rsidR="00471A3D" w:rsidRDefault="009D1439">
      <w:pPr>
        <w:pStyle w:val="Heading1"/>
        <w:keepLines w:val="0"/>
        <w:spacing w:before="480"/>
        <w:rPr>
          <w:sz w:val="46"/>
          <w:szCs w:val="46"/>
        </w:rPr>
      </w:pPr>
      <w:bookmarkStart w:id="748" w:name="_t0t7vqvdf4ti" w:colFirst="0" w:colLast="0"/>
      <w:bookmarkEnd w:id="748"/>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49" w:name="_igkfmf7a0x3h" w:colFirst="0" w:colLast="0"/>
      <w:bookmarkEnd w:id="749"/>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750" w:author="Nick.Tolimieri" w:date="2022-09-16T11:49:00Z">
        <w:r w:rsidR="00ED2149" w:rsidDel="00C838D0">
          <w:delText xml:space="preserve">5 </w:delText>
        </w:r>
      </w:del>
      <w:ins w:id="751" w:author="Nick.Tolimieri" w:date="2022-09-16T11:49:00Z">
        <w:r w:rsidR="00C838D0">
          <w:t>0</w:t>
        </w:r>
        <w:r w:rsidR="00C838D0">
          <w:t xml:space="preserve"> </w:t>
        </w:r>
      </w:ins>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52" w:author="Nick.Tolimieri" w:date="2022-09-15T16:14:00Z">
        <w:r w:rsidR="0032529B">
          <w:t xml:space="preserve"> </w:t>
        </w:r>
      </w:ins>
      <w:ins w:id="753" w:author="Nick.Tolimieri" w:date="2022-09-15T16:20:00Z">
        <w:r w:rsidR="0032529B">
          <w:t>Previous work suggests that wave exposure</w:t>
        </w:r>
      </w:ins>
      <w:ins w:id="754" w:author="Nick.Tolimieri" w:date="2022-09-15T16:21:00Z">
        <w:r w:rsidR="00D03ADF">
          <w:t xml:space="preserve"> wa</w:t>
        </w:r>
      </w:ins>
      <w:ins w:id="755" w:author="Nick.Tolimieri" w:date="2022-09-15T16:20:00Z">
        <w:r w:rsidR="0032529B">
          <w:t>s not important in explaining variability in kelp cover among these sites</w:t>
        </w:r>
      </w:ins>
      <w:ins w:id="756"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57" w:author="Nick.Tolimieri" w:date="2022-09-15T16:27:00Z">
        <w:r w:rsidR="003D7F93">
          <w:t>, likely because these sites were initially selected to be somewhat protected</w:t>
        </w:r>
        <w:r w:rsidR="0087644F">
          <w:t xml:space="preserve"> from wave action</w:t>
        </w:r>
        <w:r w:rsidR="003D7F93">
          <w:t xml:space="preserve"> </w:t>
        </w:r>
      </w:ins>
      <w:ins w:id="758"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59" w:author="Nick.Tolimieri" w:date="2022-09-15T16:21:00Z">
        <w:r w:rsidR="0032529B">
          <w:t>.</w:t>
        </w:r>
      </w:ins>
      <w:del w:id="760"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61" w:name="_qaa02jqwwy36" w:colFirst="0" w:colLast="0"/>
      <w:bookmarkEnd w:id="761"/>
      <w:r>
        <w:rPr>
          <w:sz w:val="34"/>
          <w:szCs w:val="34"/>
        </w:rPr>
        <w:t xml:space="preserve">2.2 </w:t>
      </w:r>
      <w:r w:rsidR="00EF0B3C">
        <w:rPr>
          <w:sz w:val="34"/>
          <w:szCs w:val="34"/>
        </w:rPr>
        <w:t>Survey design</w:t>
      </w:r>
    </w:p>
    <w:p w14:paraId="6D7B1DC1" w14:textId="454AF391"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762" w:name="_imz9yv51qjaf" w:colFirst="0" w:colLast="0"/>
      <w:bookmarkEnd w:id="762"/>
      <w:r>
        <w:t xml:space="preserve">2.3 </w:t>
      </w:r>
      <w:r w:rsidR="00EF0B3C">
        <w:t>Sea surface temperature (SST)</w:t>
      </w:r>
    </w:p>
    <w:p w14:paraId="0B1DD416" w14:textId="446DBF1C" w:rsidR="00286336" w:rsidRDefault="00286336" w:rsidP="00286336">
      <w:pPr>
        <w:rPr>
          <w:ins w:id="763" w:author="Nick.Tolimieri [2]" w:date="2022-09-07T11:24:00Z"/>
        </w:rPr>
      </w:pPr>
      <w:ins w:id="764"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65" w:author="Nick.Tolimieri [2]" w:date="2022-09-07T11:24:00Z">
        <w:r>
          <w:t xml:space="preserve"> for 1992-2021 for each of the five sites (</w:t>
        </w:r>
      </w:ins>
      <w:ins w:id="766" w:author="Nick.Tolimieri [2]" w:date="2022-09-07T13:13:00Z">
        <w:r w:rsidR="000115E0">
          <w:fldChar w:fldCharType="begin"/>
        </w:r>
        <w:r w:rsidR="000115E0">
          <w:instrText xml:space="preserve"> HYPERLINK "</w:instrText>
        </w:r>
      </w:ins>
      <w:ins w:id="767" w:author="Nick.Tolimieri [2]" w:date="2022-09-07T11:24:00Z">
        <w:r w:rsidR="000115E0">
          <w:instrText>https://psl.noaa.gov/data/gridded/data.noaa.oisst.v2.highres.html</w:instrText>
        </w:r>
      </w:ins>
      <w:ins w:id="768" w:author="Nick.Tolimieri [2]" w:date="2022-09-07T13:13:00Z">
        <w:r w:rsidR="000115E0">
          <w:instrText xml:space="preserve">" </w:instrText>
        </w:r>
        <w:r w:rsidR="000115E0">
          <w:fldChar w:fldCharType="separate"/>
        </w:r>
      </w:ins>
      <w:ins w:id="769" w:author="Nick.Tolimieri [2]" w:date="2022-09-07T11:24:00Z">
        <w:r w:rsidR="000115E0" w:rsidRPr="00435CAE">
          <w:rPr>
            <w:rStyle w:val="Hyperlink"/>
          </w:rPr>
          <w:t>https://psl.noaa.gov/data/gridded/data.noaa.oisst.v2.highres.html</w:t>
        </w:r>
      </w:ins>
      <w:ins w:id="770" w:author="Nick.Tolimieri [2]" w:date="2022-09-07T13:13:00Z">
        <w:r w:rsidR="000115E0">
          <w:fldChar w:fldCharType="end"/>
        </w:r>
      </w:ins>
      <w:ins w:id="771" w:author="Nick.Tolimieri [2]" w:date="2022-09-07T11:24:00Z">
        <w:r w:rsidR="000115E0">
          <w:t xml:space="preserve">). </w:t>
        </w:r>
        <w:r>
          <w:t xml:space="preserve">These data are available daily </w:t>
        </w:r>
        <w:r>
          <w:lastRenderedPageBreak/>
          <w:t xml:space="preserve">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ins>
    </w:p>
    <w:p w14:paraId="391463AF" w14:textId="7D767B3D" w:rsidR="00191063" w:rsidRDefault="00191063">
      <w:pPr>
        <w:rPr>
          <w:ins w:id="772" w:author="Nick.Tolimieri [2]" w:date="2022-09-07T11:20:00Z"/>
        </w:rPr>
      </w:pPr>
      <w:ins w:id="773" w:author="Nick.Tolimieri [2]" w:date="2022-09-07T11:22:00Z">
        <w:r>
          <w:t>We quantify</w:t>
        </w:r>
      </w:ins>
      <w:ins w:id="774" w:author="Nick.Tolimieri [2]" w:date="2022-09-07T11:21:00Z">
        <w:r>
          <w:t xml:space="preserve"> maximum monthly mean SST </w:t>
        </w:r>
      </w:ins>
      <w:ins w:id="775" w:author="Nick.Tolimieri [2]" w:date="2022-09-07T11:22:00Z">
        <w:r>
          <w:t xml:space="preserve">at our sites </w:t>
        </w:r>
      </w:ins>
      <w:ins w:id="776" w:author="Nick.Tolimieri [2]" w:date="2022-09-07T11:30:00Z">
        <w:r w:rsidR="00C60367">
          <w:t xml:space="preserve">for each year </w:t>
        </w:r>
      </w:ins>
      <w:ins w:id="777" w:author="Nick.Tolimieri [2]" w:date="2022-09-07T11:21:00Z">
        <w:r>
          <w:t>because prior work has identified</w:t>
        </w:r>
      </w:ins>
      <w:ins w:id="778" w:author="Nick.Tolimieri [2]" w:date="2022-09-07T13:24:00Z">
        <w:r w:rsidR="00E556B3">
          <w:t xml:space="preserve"> this metric as</w:t>
        </w:r>
      </w:ins>
      <w:ins w:id="779"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80" w:author="Nick.Tolimieri [2]" w:date="2022-09-07T11:33:00Z">
        <w:r w:rsidR="00C60367">
          <w:t xml:space="preserve">, and because </w:t>
        </w:r>
      </w:ins>
      <w:ins w:id="781" w:author="Nick.Tolimieri [2]" w:date="2022-09-07T11:30:00Z">
        <w:r w:rsidR="00C60367">
          <w:t>absolute temperature</w:t>
        </w:r>
      </w:ins>
      <w:ins w:id="782" w:author="Nick.Tolimieri [2]" w:date="2022-09-07T11:53:00Z">
        <w:r w:rsidR="007060A5">
          <w:t xml:space="preserve"> has been a </w:t>
        </w:r>
      </w:ins>
      <w:ins w:id="783" w:author="Nick.Tolimieri [2]" w:date="2022-09-07T11:30:00Z">
        <w:r w:rsidR="00C60367">
          <w:t xml:space="preserve">better predictor than temperature anomalies </w:t>
        </w:r>
      </w:ins>
      <w:ins w:id="784" w:author="Nick.Tolimieri [2]" w:date="2022-09-07T11:53:00Z">
        <w:r w:rsidR="007060A5">
          <w:t xml:space="preserve">for the 2014-2016 </w:t>
        </w:r>
      </w:ins>
      <w:ins w:id="785"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86" w:author="Nick.Tolimieri [2]" w:date="2022-09-07T12:57:00Z">
        <w:r w:rsidR="00944C2E">
          <w:t xml:space="preserve">. </w:t>
        </w:r>
      </w:ins>
      <w:del w:id="787"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88" w:author="Nick.Tolimieri [2]" w:date="2022-09-06T11:39:00Z">
        <w:r w:rsidR="00EF0B3C" w:rsidDel="008C3B33">
          <w:delText>2003</w:delText>
        </w:r>
      </w:del>
      <w:del w:id="789"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90" w:author="Nick.Tolimieri [2]" w:date="2022-09-07T11:30:00Z">
        <w:r w:rsidR="00EF0B3C" w:rsidDel="0006296C">
          <w:delText xml:space="preserve">We then </w:delText>
        </w:r>
      </w:del>
      <w:del w:id="791" w:author="Nick.Tolimieri [2]" w:date="2022-09-07T11:29:00Z">
        <w:r w:rsidR="00EF0B3C" w:rsidDel="0006296C">
          <w:delText xml:space="preserve">calculated the mean SST for each month to identify </w:delText>
        </w:r>
      </w:del>
      <w:del w:id="792"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93"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94" w:author="Nick.Tolimieri [2]" w:date="2022-09-07T13:24:00Z">
        <w:r w:rsidR="00E556B3">
          <w:t>There is some evidence that g</w:t>
        </w:r>
      </w:ins>
      <w:ins w:id="795" w:author="Nick.Tolimieri [2]" w:date="2022-09-06T15:22:00Z">
        <w:r w:rsidR="00062C9E" w:rsidRPr="00062C9E">
          <w:t xml:space="preserve">rowth of both </w:t>
        </w:r>
        <w:proofErr w:type="spellStart"/>
        <w:r w:rsidR="00062C9E" w:rsidRPr="00062C9E">
          <w:rPr>
            <w:i/>
          </w:rPr>
          <w:t>Macrocystis</w:t>
        </w:r>
        <w:proofErr w:type="spellEnd"/>
        <w:r w:rsidR="00062C9E" w:rsidRPr="00062C9E">
          <w:rPr>
            <w:i/>
          </w:rPr>
          <w:t xml:space="preserve"> and </w:t>
        </w:r>
        <w:proofErr w:type="spellStart"/>
        <w:r w:rsidR="00062C9E" w:rsidRPr="00062C9E">
          <w:rPr>
            <w:i/>
          </w:rPr>
          <w:t>Nereocystis</w:t>
        </w:r>
        <w:proofErr w:type="spellEnd"/>
        <w:r w:rsidR="00062C9E" w:rsidRPr="00062C9E">
          <w:rPr>
            <w:i/>
          </w:rPr>
          <w:t xml:space="preserve"> </w:t>
        </w:r>
        <w:r w:rsidR="00062C9E" w:rsidRPr="00062C9E">
          <w:t xml:space="preserve">tends to decline </w:t>
        </w:r>
      </w:ins>
      <w:ins w:id="796" w:author="Nick.Tolimieri [2]" w:date="2022-09-07T12:53:00Z">
        <w:r w:rsidR="00AD6474">
          <w:t xml:space="preserve">somewhat </w:t>
        </w:r>
      </w:ins>
      <w:ins w:id="797" w:author="Nick.Tolimieri [2]" w:date="2022-09-06T15:22:00Z">
        <w:r w:rsidR="00062C9E" w:rsidRPr="00062C9E">
          <w:t>above 15</w:t>
        </w:r>
        <w:del w:id="798" w:author="Nick.Tolimieri" w:date="2022-09-16T11:03:00Z">
          <w:r w:rsidR="00062C9E" w:rsidRPr="00062C9E" w:rsidDel="007844D4">
            <w:delText>° C</w:delText>
          </w:r>
        </w:del>
      </w:ins>
      <w:ins w:id="799" w:author="Nick.Tolimieri" w:date="2022-09-16T11:03:00Z">
        <w:r w:rsidR="007844D4">
          <w:t>°C</w:t>
        </w:r>
      </w:ins>
      <w:ins w:id="800" w:author="Nick.Tolimieri" w:date="2022-09-09T13:22:00Z">
        <w:r w:rsidR="004827F9">
          <w:t xml:space="preserve"> </w:t>
        </w:r>
      </w:ins>
      <w:ins w:id="801" w:author="Nick.Tolimieri" w:date="2022-09-09T13:23:00Z">
        <w:r w:rsidR="004827F9">
          <w:t xml:space="preserve">in </w:t>
        </w:r>
        <w:r w:rsidR="00477F34">
          <w:t>conjunction</w:t>
        </w:r>
        <w:r w:rsidR="004827F9">
          <w:t xml:space="preserve"> with changes in nutrient availability</w:t>
        </w:r>
      </w:ins>
      <w:ins w:id="802"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803" w:author="Nick.Tolimieri" w:date="2022-09-09T13:33:00Z">
        <w:r w:rsidR="00477F34">
          <w:t>. While</w:t>
        </w:r>
      </w:ins>
      <w:ins w:id="804" w:author="Nick.Tolimieri [2]" w:date="2022-09-07T12:52:00Z">
        <w:del w:id="805" w:author="Nick.Tolimieri" w:date="2022-09-09T13:33:00Z">
          <w:r w:rsidR="00AD6474" w:rsidDel="00477F34">
            <w:delText xml:space="preserve"> with</w:delText>
          </w:r>
        </w:del>
        <w:r w:rsidR="00AD6474">
          <w:t xml:space="preserve"> </w:t>
        </w:r>
        <w:proofErr w:type="spellStart"/>
        <w:r w:rsidR="00AD6474">
          <w:rPr>
            <w:i/>
          </w:rPr>
          <w:t>Nereocystis</w:t>
        </w:r>
      </w:ins>
      <w:proofErr w:type="spellEnd"/>
      <w:ins w:id="806" w:author="Nick.Tolimieri" w:date="2022-09-09T13:33:00Z">
        <w:r w:rsidR="00477F34">
          <w:rPr>
            <w:i/>
          </w:rPr>
          <w:t xml:space="preserve"> </w:t>
        </w:r>
        <w:r w:rsidR="00477F34">
          <w:t>may</w:t>
        </w:r>
      </w:ins>
      <w:ins w:id="807" w:author="Nick.Tolimieri" w:date="2022-09-09T15:05:00Z">
        <w:r w:rsidR="00D140AA">
          <w:t xml:space="preserve"> </w:t>
        </w:r>
      </w:ins>
      <w:ins w:id="808" w:author="Nick.Tolimieri" w:date="2022-09-09T13:33:00Z">
        <w:r w:rsidR="00477F34">
          <w:t>be</w:t>
        </w:r>
      </w:ins>
      <w:ins w:id="809" w:author="Nick.Tolimieri [2]" w:date="2022-09-07T12:52:00Z">
        <w:r w:rsidR="00AD6474">
          <w:rPr>
            <w:i/>
          </w:rPr>
          <w:t xml:space="preserve"> </w:t>
        </w:r>
        <w:r w:rsidR="00AD6474">
          <w:t>unable to produce sporophytes in 18</w:t>
        </w:r>
      </w:ins>
      <w:ins w:id="810" w:author="Nick.Tolimieri [2]" w:date="2022-09-07T12:53:00Z">
        <w:del w:id="811" w:author="Nick.Tolimieri" w:date="2022-09-16T11:03:00Z">
          <w:r w:rsidR="00AD6474" w:rsidRPr="00AD6474" w:rsidDel="007844D4">
            <w:delText>°</w:delText>
          </w:r>
          <w:r w:rsidR="00AD6474" w:rsidDel="007844D4">
            <w:delText xml:space="preserve"> C</w:delText>
          </w:r>
        </w:del>
      </w:ins>
      <w:ins w:id="812" w:author="Nick.Tolimieri" w:date="2022-09-16T11:03:00Z">
        <w:r w:rsidR="007844D4">
          <w:t>°C</w:t>
        </w:r>
      </w:ins>
      <w:ins w:id="813"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814" w:author="Nick.Tolimieri" w:date="2022-09-09T13:33:00Z">
        <w:r w:rsidR="00477F34">
          <w:t xml:space="preserve">, </w:t>
        </w:r>
        <w:proofErr w:type="spellStart"/>
        <w:r w:rsidR="00477F34">
          <w:rPr>
            <w:i/>
          </w:rPr>
          <w:t>Macrocystis</w:t>
        </w:r>
        <w:proofErr w:type="spellEnd"/>
        <w:r w:rsidR="00477F34">
          <w:rPr>
            <w:i/>
          </w:rPr>
          <w:t xml:space="preserve"> </w:t>
        </w:r>
      </w:ins>
      <w:ins w:id="815"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816" w:author="Nick.Tolimieri [2]" w:date="2022-09-06T15:22:00Z">
        <w:r w:rsidR="00062C9E" w:rsidRPr="00062C9E">
          <w:t>. Therefore, we also calculated the number of days above 15</w:t>
        </w:r>
        <w:del w:id="817" w:author="Nick.Tolimieri" w:date="2022-09-16T11:03:00Z">
          <w:r w:rsidR="00062C9E" w:rsidRPr="00062C9E" w:rsidDel="007844D4">
            <w:delText>° C</w:delText>
          </w:r>
        </w:del>
      </w:ins>
      <w:ins w:id="818" w:author="Nick.Tolimieri" w:date="2022-09-16T11:03:00Z">
        <w:r w:rsidR="007844D4">
          <w:t>°C</w:t>
        </w:r>
      </w:ins>
      <w:ins w:id="819" w:author="Nick.Tolimieri [2]" w:date="2022-09-06T15:22:00Z">
        <w:r w:rsidR="00062C9E" w:rsidRPr="00062C9E">
          <w:t xml:space="preserve"> for each site by year</w:t>
        </w:r>
        <w:r w:rsidR="00062C9E">
          <w:t xml:space="preserve">. </w:t>
        </w:r>
      </w:ins>
    </w:p>
    <w:p w14:paraId="03CE3B8E" w14:textId="3FCC9C79" w:rsidR="00471A3D" w:rsidRDefault="00191063">
      <w:ins w:id="820" w:author="Nick.Tolimieri [2]" w:date="2022-09-07T11:20:00Z">
        <w:r>
          <w:t xml:space="preserve">To provide a more formal analysis of MHW prevalence at our sites, we also </w:t>
        </w:r>
      </w:ins>
      <w:ins w:id="821" w:author="Nick.Tolimieri [2]" w:date="2022-09-07T12:57:00Z">
        <w:r w:rsidR="00ED35BC">
          <w:t xml:space="preserve">calculated MHW statistics following </w:t>
        </w:r>
      </w:ins>
      <w:del w:id="822" w:author="Nick.Tolimieri [2]" w:date="2022-09-06T11:53:00Z">
        <w:r w:rsidR="00095645" w:rsidRPr="00CB309A" w:rsidDel="00466F04">
          <w:rPr>
            <w:highlight w:val="yellow"/>
            <w:rPrChange w:id="823"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24" w:author="Nick.Tolimieri [2]" w:date="2022-09-07T13:17:00Z">
              <w:rPr/>
            </w:rPrChange>
          </w:rPr>
          <w:delInstrText xml:space="preserve"> ADDIN EN.CITE </w:delInstrText>
        </w:r>
        <w:r w:rsidR="00095645" w:rsidRPr="00CB309A" w:rsidDel="00466F04">
          <w:rPr>
            <w:highlight w:val="yellow"/>
            <w:rPrChange w:id="825"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26" w:author="Nick.Tolimieri [2]" w:date="2022-09-07T13:17:00Z">
              <w:rPr/>
            </w:rPrChange>
          </w:rPr>
          <w:delInstrText xml:space="preserve"> ADDIN EN.CITE.DATA </w:delInstrText>
        </w:r>
        <w:r w:rsidR="00095645" w:rsidRPr="00CB309A" w:rsidDel="00466F04">
          <w:rPr>
            <w:highlight w:val="yellow"/>
            <w:rPrChange w:id="827" w:author="Nick.Tolimieri [2]" w:date="2022-09-07T13:17:00Z">
              <w:rPr>
                <w:highlight w:val="yellow"/>
              </w:rPr>
            </w:rPrChange>
          </w:rPr>
        </w:r>
        <w:r w:rsidR="00095645" w:rsidRPr="00CB309A" w:rsidDel="00466F04">
          <w:rPr>
            <w:highlight w:val="yellow"/>
            <w:rPrChange w:id="828" w:author="Nick.Tolimieri [2]" w:date="2022-09-07T13:17:00Z">
              <w:rPr/>
            </w:rPrChange>
          </w:rPr>
          <w:fldChar w:fldCharType="end"/>
        </w:r>
        <w:r w:rsidR="00095645" w:rsidRPr="00CB309A" w:rsidDel="00466F04">
          <w:rPr>
            <w:highlight w:val="yellow"/>
            <w:rPrChange w:id="829" w:author="Nick.Tolimieri [2]" w:date="2022-09-07T13:17:00Z">
              <w:rPr>
                <w:highlight w:val="yellow"/>
              </w:rPr>
            </w:rPrChange>
          </w:rPr>
        </w:r>
        <w:r w:rsidR="00095645" w:rsidRPr="00CB309A" w:rsidDel="00466F04">
          <w:rPr>
            <w:highlight w:val="yellow"/>
            <w:rPrChange w:id="830" w:author="Nick.Tolimieri [2]" w:date="2022-09-07T13:17:00Z">
              <w:rPr/>
            </w:rPrChange>
          </w:rPr>
          <w:fldChar w:fldCharType="separate"/>
        </w:r>
        <w:r w:rsidR="00095645" w:rsidRPr="00CB309A" w:rsidDel="00466F04">
          <w:rPr>
            <w:noProof/>
            <w:highlight w:val="yellow"/>
            <w:rPrChange w:id="831" w:author="Nick.Tolimieri [2]" w:date="2022-09-07T13:17:00Z">
              <w:rPr>
                <w:noProof/>
              </w:rPr>
            </w:rPrChange>
          </w:rPr>
          <w:delText>(Hobday et al. 2016)</w:delText>
        </w:r>
        <w:r w:rsidR="00095645" w:rsidRPr="00CB309A" w:rsidDel="00466F04">
          <w:rPr>
            <w:highlight w:val="yellow"/>
            <w:rPrChange w:id="832"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833" w:author="Nick.Tolimieri [2]" w:date="2022-09-07T12:59:00Z">
        <w:r w:rsidR="00ED35BC">
          <w:t xml:space="preserve"> and using the ‘</w:t>
        </w:r>
        <w:proofErr w:type="spellStart"/>
        <w:r w:rsidR="00ED35BC">
          <w:t>heatwaveR</w:t>
        </w:r>
        <w:proofErr w:type="spellEnd"/>
        <w:r w:rsidR="00ED35BC">
          <w:t>’</w:t>
        </w:r>
        <w:r w:rsidR="000115E0">
          <w:t xml:space="preserve"> package</w:t>
        </w:r>
      </w:ins>
      <w:ins w:id="834"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35" w:author="Nick.Tolimieri" w:date="2022-09-16T11:56:00Z">
        <w:r w:rsidR="00C838D0">
          <w:t xml:space="preserve"> in R </w:t>
        </w:r>
      </w:ins>
      <w:ins w:id="836" w:author="Nick.Tolimieri" w:date="2022-09-16T11:59:00Z">
        <w:r w:rsidR="00C838D0">
          <w:t xml:space="preserve">4.2.0 </w:t>
        </w:r>
      </w:ins>
      <w:r w:rsidR="00C838D0">
        <w:fldChar w:fldCharType="begin"/>
      </w:r>
      <w:r w:rsidR="00C838D0">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22&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C838D0">
        <w:rPr>
          <w:noProof/>
        </w:rPr>
        <w:t>(R Core Team 2022)</w:t>
      </w:r>
      <w:r w:rsidR="00C838D0">
        <w:fldChar w:fldCharType="end"/>
      </w:r>
      <w:ins w:id="837" w:author="Nick.Tolimieri [2]" w:date="2022-09-07T12:59:00Z">
        <w:r w:rsidR="000115E0">
          <w:t>.</w:t>
        </w:r>
      </w:ins>
      <w:ins w:id="838" w:author="Nick.Tolimieri [2]" w:date="2022-09-07T13:25:00Z">
        <w:r w:rsidR="002717DA">
          <w:t xml:space="preserve"> We evaluate the number of events, as well as the length of these events, and the number of individual days above the 90</w:t>
        </w:r>
      </w:ins>
      <w:ins w:id="839" w:author="Nick.Tolimieri [2]" w:date="2022-09-07T13:26:00Z">
        <w:r w:rsidR="002717DA">
          <w:t>% percentile of SST</w:t>
        </w:r>
        <w:r w:rsidR="00D54E3C">
          <w:t xml:space="preserve"> by year and site.</w:t>
        </w:r>
      </w:ins>
      <w:ins w:id="840" w:author="Nick.Tolimieri [2]" w:date="2022-09-06T11:44:00Z">
        <w:r w:rsidR="008C3B33">
          <w:t xml:space="preserve"> </w:t>
        </w:r>
      </w:ins>
      <w:del w:id="841" w:author="Nick.Tolimieri [2]" w:date="2022-09-06T11:39:00Z">
        <w:r w:rsidR="00EF0B3C" w:rsidDel="008C3B33">
          <w:delText>.</w:delText>
        </w:r>
      </w:del>
    </w:p>
    <w:p w14:paraId="19CF6259" w14:textId="654BA13B" w:rsidR="00471A3D" w:rsidRDefault="009D1439">
      <w:pPr>
        <w:pStyle w:val="Heading2"/>
        <w:spacing w:before="120"/>
      </w:pPr>
      <w:bookmarkStart w:id="842" w:name="_au0wchpbj09l" w:colFirst="0" w:colLast="0"/>
      <w:bookmarkEnd w:id="842"/>
      <w:r>
        <w:t xml:space="preserve">2.4 </w:t>
      </w:r>
      <w:r w:rsidR="00EF0B3C">
        <w:t>Area of canopy kelps</w:t>
      </w:r>
    </w:p>
    <w:p w14:paraId="5BFF80C8" w14:textId="4D4B0882" w:rsidR="00450236" w:rsidRPr="00450236" w:rsidRDefault="00EF0B3C">
      <w:pPr>
        <w:rPr>
          <w:ins w:id="843"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44" w:author="Nick.Tolimieri [2]" w:date="2022-09-13T13:56:00Z">
        <w:r w:rsidR="009339A4" w:rsidRPr="009339A4">
          <w:t xml:space="preserve">Prior analyses of these data have revealed the influence of bottom-up environmental processes and top-down forcing </w:t>
        </w:r>
        <w:r w:rsidR="009339A4" w:rsidRPr="009339A4">
          <w:lastRenderedPageBreak/>
          <w:t xml:space="preserve">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w:t>
        </w:r>
        <w:proofErr w:type="spellStart"/>
        <w:r w:rsidR="009339A4" w:rsidRPr="009339A4">
          <w:t>Pfister</w:t>
        </w:r>
        <w:proofErr w:type="spellEnd"/>
        <w:r w:rsidR="009339A4" w:rsidRPr="009339A4">
          <w:t xml:space="preserve">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45" w:author="Nick.Tolimieri [2]" w:date="2022-09-13T13:45:00Z"/>
        </w:rPr>
      </w:pPr>
    </w:p>
    <w:p w14:paraId="4E9808B3" w14:textId="533C2962" w:rsidR="00471A3D" w:rsidRDefault="009D1439">
      <w:pPr>
        <w:pStyle w:val="Heading2"/>
        <w:spacing w:before="120"/>
      </w:pPr>
      <w:bookmarkStart w:id="846" w:name="_2h658b2af9qi" w:colFirst="0" w:colLast="0"/>
      <w:bookmarkEnd w:id="846"/>
      <w:r>
        <w:t xml:space="preserve">2.5 </w:t>
      </w:r>
      <w:r w:rsidR="00EF0B3C">
        <w:t>Data analysis</w:t>
      </w:r>
    </w:p>
    <w:p w14:paraId="39928907" w14:textId="2242AE7A" w:rsidR="00471A3D" w:rsidDel="00450236" w:rsidRDefault="00EF0B3C">
      <w:pPr>
        <w:spacing w:before="120" w:after="120"/>
        <w:rPr>
          <w:del w:id="847" w:author="Nick.Tolimieri [2]" w:date="2022-09-13T13:30:00Z"/>
        </w:rPr>
      </w:pPr>
      <w:del w:id="848"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49"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09A03F1F"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w:t>
      </w:r>
      <w:r>
        <w:lastRenderedPageBreak/>
        <w:t xml:space="preserve">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850" w:author="Nick.Tolimieri" w:date="2022-09-16T12:00:00Z">
        <w:r w:rsidDel="000C72E1">
          <w:delText xml:space="preserve"> (PerMANOVA, </w:delText>
        </w:r>
        <w:r w:rsidR="009A42A8" w:rsidDel="000C72E1">
          <w:delText>implemented via ‘adonis’ in</w:delText>
        </w:r>
      </w:del>
      <w:r w:rsidR="009A42A8">
        <w:t xml:space="preserve"> R</w:t>
      </w:r>
      <w:ins w:id="851"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jI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0C72E1">
        <w:instrText xml:space="preserve"> ADDIN EN.CITE </w:instrText>
      </w:r>
      <w:r w:rsidR="000C72E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jI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0C72E1">
        <w:instrText xml:space="preserve"> ADDIN EN.CITE.DATA </w:instrText>
      </w:r>
      <w:r w:rsidR="000C72E1">
        <w:fldChar w:fldCharType="end"/>
      </w:r>
      <w:r w:rsidR="00E878A1">
        <w:fldChar w:fldCharType="separate"/>
      </w:r>
      <w:r w:rsidR="000C72E1">
        <w:rPr>
          <w:noProof/>
        </w:rPr>
        <w:t>(PerMANOVA, implemented via ‘adonis’ in R; Anderson 2001, Okamoto et al. 2020, R Core Team 2022)</w:t>
      </w:r>
      <w:r w:rsidR="00E878A1">
        <w:fldChar w:fldCharType="end"/>
      </w:r>
      <w:del w:id="852"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53" w:author="Nick.Tolimieri [2]" w:date="2022-09-13T14:00:00Z">
        <w:r w:rsidRPr="001353FD" w:rsidDel="001353FD">
          <w:delText xml:space="preserve"> focus</w:delText>
        </w:r>
        <w:r w:rsidR="00D60B7A" w:rsidRPr="001353FD" w:rsidDel="001353FD">
          <w:delText>ed</w:delText>
        </w:r>
      </w:del>
      <w:ins w:id="854" w:author="Nick.Tolimieri [2]" w:date="2022-09-13T14:00:00Z">
        <w:r w:rsidR="001353FD" w:rsidRPr="001353FD">
          <w:rPr>
            <w:rPrChange w:id="855" w:author="Nick.Tolimieri [2]" w:date="2022-09-13T14:01:00Z">
              <w:rPr>
                <w:highlight w:val="yellow"/>
              </w:rPr>
            </w:rPrChange>
          </w:rPr>
          <w:t xml:space="preserve"> examine</w:t>
        </w:r>
      </w:ins>
      <w:del w:id="856"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w:t>
      </w:r>
      <w:proofErr w:type="gramStart"/>
      <w:r>
        <w:t>forest</w:t>
      </w:r>
      <w:proofErr w:type="gramEnd"/>
      <w:r>
        <w:t xml:space="preserve">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6D5A10A7" w:rsidR="00471A3D" w:rsidRDefault="007F7459">
      <w:pPr>
        <w:spacing w:before="120" w:after="120"/>
        <w:rPr>
          <w:i/>
        </w:rPr>
      </w:pPr>
      <w:r>
        <w:t>W</w:t>
      </w:r>
      <w:r w:rsidR="00EF0B3C">
        <w:t xml:space="preserve">e used </w:t>
      </w:r>
      <w:ins w:id="857" w:author="Nick.Tolimieri" w:date="2022-09-16T12:18:00Z">
        <w:r w:rsidR="00EE2DCB">
          <w:t xml:space="preserve">correlations and </w:t>
        </w:r>
      </w:ins>
      <w:r w:rsidR="00EF0B3C">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858" w:author="Nick.Tolimieri [2]" w:date="2022-09-07T09:52:00Z">
        <w:r w:rsidR="00E27D6D">
          <w:t xml:space="preserve">purple urchins </w:t>
        </w:r>
      </w:ins>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ins w:id="859" w:author="Nick.Tolimieri [2]" w:date="2022-09-07T09:52:00Z">
        <w:r w:rsidR="00E27D6D">
          <w:t xml:space="preserve">green urchins </w:t>
        </w:r>
      </w:ins>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ins w:id="860" w:author="Nick.Tolimieri [2]" w:date="2022-09-07T09:53:00Z">
        <w:r w:rsidR="00E27D6D">
          <w:t xml:space="preserve">red urchins </w:t>
        </w:r>
      </w:ins>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w:t>
      </w:r>
      <w:r>
        <w:lastRenderedPageBreak/>
        <w:t xml:space="preserve">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61" w:name="_zg3uzw3q29am" w:colFirst="0" w:colLast="0"/>
      <w:bookmarkEnd w:id="861"/>
      <w:r>
        <w:lastRenderedPageBreak/>
        <w:t xml:space="preserve">3. </w:t>
      </w:r>
      <w:r w:rsidR="00EF0B3C">
        <w:t>Results</w:t>
      </w:r>
    </w:p>
    <w:p w14:paraId="6AADDFFB" w14:textId="6E57B3DF" w:rsidR="00471A3D" w:rsidRDefault="009D1439">
      <w:pPr>
        <w:pStyle w:val="Heading2"/>
      </w:pPr>
      <w:bookmarkStart w:id="862" w:name="_f80bb2jl8g29" w:colFirst="0" w:colLast="0"/>
      <w:bookmarkEnd w:id="862"/>
      <w:r>
        <w:t xml:space="preserve">3.1 </w:t>
      </w:r>
      <w:r w:rsidR="00EF0B3C">
        <w:t>Sea surface temperature</w:t>
      </w:r>
    </w:p>
    <w:p w14:paraId="2B76A209" w14:textId="4E407F31" w:rsidR="00471A3D" w:rsidRDefault="00EF0B3C" w:rsidP="003A393C">
      <w:pPr>
        <w:rPr>
          <w:ins w:id="863" w:author="Nick.Tolimieri [2]" w:date="2022-09-06T14:15:00Z"/>
        </w:rPr>
      </w:pPr>
      <w:r>
        <w:t>The warmest</w:t>
      </w:r>
      <w:ins w:id="864" w:author="Nick.Tolimieri" w:date="2022-09-16T12:21:00Z">
        <w:r w:rsidR="006F1D2F">
          <w:t xml:space="preserve"> recent </w:t>
        </w:r>
      </w:ins>
      <w:del w:id="865" w:author="Nick.Tolimieri" w:date="2022-09-16T12:21:00Z">
        <w:r w:rsidDel="006F1D2F">
          <w:delText xml:space="preserve"> </w:delText>
        </w:r>
      </w:del>
      <w:r>
        <w:t>mean monthly SST at our sites (betw</w:t>
      </w:r>
      <w:r w:rsidRPr="006F1D2F">
        <w:rPr>
          <w:rPrChange w:id="866" w:author="Nick.Tolimieri" w:date="2022-09-16T12:21:00Z">
            <w:rPr/>
          </w:rPrChange>
        </w:rPr>
        <w:t>een 200</w:t>
      </w:r>
      <w:ins w:id="867" w:author="Nick.Tolimieri" w:date="2022-09-16T12:22:00Z">
        <w:r w:rsidR="006F1D2F">
          <w:t>0</w:t>
        </w:r>
      </w:ins>
      <w:del w:id="868" w:author="Nick.Tolimieri" w:date="2022-09-16T12:22:00Z">
        <w:r w:rsidRPr="006F1D2F" w:rsidDel="006F1D2F">
          <w:rPr>
            <w:rPrChange w:id="869" w:author="Nick.Tolimieri" w:date="2022-09-16T12:21:00Z">
              <w:rPr/>
            </w:rPrChange>
          </w:rPr>
          <w:delText>3</w:delText>
        </w:r>
      </w:del>
      <w:r w:rsidRPr="006F1D2F">
        <w:rPr>
          <w:rPrChange w:id="870" w:author="Nick.Tolimieri" w:date="2022-09-16T12:21:00Z">
            <w:rPr/>
          </w:rPrChange>
        </w:rPr>
        <w:t xml:space="preserve"> an</w:t>
      </w:r>
      <w:r>
        <w:t xml:space="preserve">d 2021) occurred in 2013 (Fig. 1a) with anomalously warm temperatures </w:t>
      </w:r>
      <w:ins w:id="871" w:author="Nick.Tolimieri [2]" w:date="2022-09-06T14:02:00Z">
        <w:r w:rsidR="00755196">
          <w:t>(</w:t>
        </w:r>
      </w:ins>
      <w:ins w:id="872" w:author="Nick.Tolimieri [2]" w:date="2022-09-06T14:03:00Z">
        <w:r w:rsidR="00755196">
          <w:t xml:space="preserve">&gt; 1.0 </w:t>
        </w:r>
        <w:proofErr w:type="spellStart"/>
        <w:r w:rsidR="00755196">
          <w:t>s.d.</w:t>
        </w:r>
        <w:proofErr w:type="spellEnd"/>
        <w:r w:rsidR="00755196">
          <w:t xml:space="preserve"> above the long-term average</w:t>
        </w:r>
      </w:ins>
      <w:ins w:id="873" w:author="Nick.Tolimieri [2]" w:date="2022-09-06T14:09:00Z">
        <w:r w:rsidR="0005668D">
          <w:t xml:space="preserve"> in Fig. S3</w:t>
        </w:r>
      </w:ins>
      <w:ins w:id="874" w:author="Nick.Tolimieri [2]" w:date="2022-09-06T14:03:00Z">
        <w:r w:rsidR="00755196">
          <w:t xml:space="preserve">) </w:t>
        </w:r>
      </w:ins>
      <w:r>
        <w:t xml:space="preserve">in both July and September </w:t>
      </w:r>
      <w:r w:rsidRPr="00B30711">
        <w:t xml:space="preserve">(Figs. S2 &amp; </w:t>
      </w:r>
      <w:commentRangeStart w:id="875"/>
      <w:r w:rsidRPr="00B30711">
        <w:t>S3</w:t>
      </w:r>
      <w:commentRangeEnd w:id="875"/>
      <w:r w:rsidR="00D9376B" w:rsidRPr="00B30711">
        <w:rPr>
          <w:rStyle w:val="CommentReference"/>
        </w:rPr>
        <w:commentReference w:id="875"/>
      </w:r>
      <w:r w:rsidRPr="00B30711">
        <w:t>),</w:t>
      </w:r>
      <w:r>
        <w:t xml:space="preserve"> before the development of the MHW in the boreal winter of 2013-2014 (Bond et al 2014).</w:t>
      </w:r>
      <w:ins w:id="876" w:author="Nick.Tolimieri [2]" w:date="2022-09-06T11:57:00Z">
        <w:r w:rsidR="00B0213D">
          <w:t xml:space="preserve"> </w:t>
        </w:r>
      </w:ins>
      <w:del w:id="877" w:author="Nick.Tolimieri [2]" w:date="2022-09-06T11:57:00Z">
        <w:r w:rsidDel="00B0213D">
          <w:delText xml:space="preserve"> </w:delText>
        </w:r>
      </w:del>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del w:id="878" w:author="Nick.Tolimieri [2]" w:date="2022-09-06T15:23:00Z">
        <w:r w:rsidRPr="0005668D" w:rsidDel="00D03DD5">
          <w:rPr>
            <w:color w:val="000000" w:themeColor="text1"/>
            <w:highlight w:val="yellow"/>
            <w:rPrChange w:id="879"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80"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81" w:author="Nick.Tolimieri [2]" w:date="2022-09-06T14:08:00Z">
        <w:r w:rsidR="0005668D">
          <w:t>, but</w:t>
        </w:r>
      </w:ins>
      <w:del w:id="882" w:author="Nick.Tolimieri [2]" w:date="2022-09-06T14:08:00Z">
        <w:r w:rsidDel="0005668D">
          <w:delText>; however</w:delText>
        </w:r>
      </w:del>
      <w:r>
        <w:t xml:space="preserve"> these periods were short enough that they did not register as high when averaged by month (Fig</w:t>
      </w:r>
      <w:del w:id="883" w:author="Nick.Tolimieri [2]" w:date="2022-09-06T14:08:00Z">
        <w:r w:rsidDel="0005668D">
          <w:delText>s. S2 &amp;</w:delText>
        </w:r>
      </w:del>
      <w:ins w:id="884" w:author="Nick.Tolimieri [2]" w:date="2022-09-06T14:08:00Z">
        <w:r w:rsidR="0005668D">
          <w:t>.</w:t>
        </w:r>
      </w:ins>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ins w:id="885" w:author="Nick.Tolimieri [2]" w:date="2022-09-06T11:58:00Z">
        <w:r w:rsidR="00B0213D">
          <w:t xml:space="preserve"> </w:t>
        </w:r>
      </w:ins>
      <w:ins w:id="886" w:author="Nick.Tolimieri [2]" w:date="2022-09-06T11:59:00Z">
        <w:r w:rsidR="00FD4247">
          <w:t xml:space="preserve">While 2013 and 2019 mark the highest recent SST, temperatures were actually higher in 1994 and 1997 </w:t>
        </w:r>
      </w:ins>
      <w:ins w:id="887" w:author="Nick.Tolimieri [2]" w:date="2022-09-06T12:00:00Z">
        <w:r w:rsidR="00FD4247">
          <w:t>(Fig. S2)</w:t>
        </w:r>
        <w:r w:rsidR="003A393C">
          <w:t>, approaching and exceeding 16</w:t>
        </w:r>
      </w:ins>
      <w:ins w:id="888" w:author="Nick.Tolimieri [2]" w:date="2022-09-06T12:02:00Z">
        <w:del w:id="889" w:author="Nick.Tolimieri" w:date="2022-09-16T11:03:00Z">
          <w:r w:rsidR="003A393C" w:rsidDel="007844D4">
            <w:delText>°</w:delText>
          </w:r>
        </w:del>
      </w:ins>
      <w:ins w:id="890" w:author="Nick.Tolimieri [2]" w:date="2022-09-06T12:01:00Z">
        <w:del w:id="891" w:author="Nick.Tolimieri" w:date="2022-09-16T11:03:00Z">
          <w:r w:rsidR="003A393C" w:rsidDel="007844D4">
            <w:delText xml:space="preserve"> </w:delText>
          </w:r>
        </w:del>
      </w:ins>
      <w:ins w:id="892" w:author="Nick.Tolimieri [2]" w:date="2022-09-06T12:00:00Z">
        <w:del w:id="893" w:author="Nick.Tolimieri" w:date="2022-09-16T11:03:00Z">
          <w:r w:rsidR="003A393C" w:rsidDel="007844D4">
            <w:delText>C</w:delText>
          </w:r>
        </w:del>
      </w:ins>
      <w:ins w:id="894" w:author="Nick.Tolimieri" w:date="2022-09-16T11:03:00Z">
        <w:r w:rsidR="007844D4">
          <w:t>°C</w:t>
        </w:r>
      </w:ins>
      <w:ins w:id="895" w:author="Nick.Tolimieri [2]" w:date="2022-09-06T12:00:00Z">
        <w:r w:rsidR="003A393C">
          <w:t xml:space="preserve"> in the</w:t>
        </w:r>
      </w:ins>
      <w:ins w:id="896" w:author="Nick.Tolimieri [2]" w:date="2022-09-06T14:15:00Z">
        <w:r w:rsidR="0005668D">
          <w:t>se</w:t>
        </w:r>
      </w:ins>
      <w:ins w:id="897" w:author="Nick.Tolimieri [2]" w:date="2022-09-06T12:00:00Z">
        <w:r w:rsidR="003A393C">
          <w:t xml:space="preserve"> El Nino years.</w:t>
        </w:r>
        <w:r w:rsidR="00FD4247">
          <w:t xml:space="preserve"> </w:t>
        </w:r>
      </w:ins>
    </w:p>
    <w:p w14:paraId="24BCCF91" w14:textId="122C7156" w:rsidR="00666EBE" w:rsidRDefault="008245DB">
      <w:pPr>
        <w:rPr>
          <w:ins w:id="898" w:author="Nick.Tolimieri [2]" w:date="2022-09-07T13:28:00Z"/>
        </w:rPr>
      </w:pPr>
      <w:del w:id="899"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proofErr w:type="spellStart"/>
      <w:ins w:id="900" w:author="Nick.Tolimieri [2]" w:date="2022-09-06T15:10:00Z">
        <w:r w:rsidR="009E6810">
          <w:t>Tatoosh</w:t>
        </w:r>
        <w:proofErr w:type="spellEnd"/>
        <w:r w:rsidR="009E6810">
          <w:t xml:space="preserve"> Island and </w:t>
        </w:r>
        <w:proofErr w:type="spellStart"/>
        <w:r w:rsidR="009E6810">
          <w:t>Neah</w:t>
        </w:r>
        <w:proofErr w:type="spellEnd"/>
        <w:r w:rsidR="009E6810">
          <w:t xml:space="preserve"> Bay, as well as Cape Alava, had very few days above </w:t>
        </w:r>
        <w:r w:rsidR="009E6810" w:rsidRPr="009E6810">
          <w:t>15</w:t>
        </w:r>
        <w:del w:id="901" w:author="Nick.Tolimieri" w:date="2022-09-16T11:03:00Z">
          <w:r w:rsidR="009E6810" w:rsidRPr="009E6810" w:rsidDel="007844D4">
            <w:delText>° C</w:delText>
          </w:r>
        </w:del>
      </w:ins>
      <w:ins w:id="902" w:author="Nick.Tolimieri" w:date="2022-09-16T11:03:00Z">
        <w:r w:rsidR="007844D4">
          <w:t>°C</w:t>
        </w:r>
      </w:ins>
      <w:ins w:id="903" w:author="Nick.Tolimieri [2]" w:date="2022-09-06T15:23:00Z">
        <w:r w:rsidR="00640FF9">
          <w:t xml:space="preserve"> </w:t>
        </w:r>
      </w:ins>
      <w:ins w:id="904" w:author="Nick.Tolimieri [2]" w:date="2022-09-06T15:10:00Z">
        <w:r w:rsidR="009E6810">
          <w:t>from 2014-2016 (</w:t>
        </w:r>
      </w:ins>
      <w:ins w:id="905" w:author="Nick.Tolimieri [2]" w:date="2022-09-06T15:11:00Z">
        <w:r w:rsidR="009E6810">
          <w:t xml:space="preserve">two and six days respectively, Table S6). Cape Johnson had 6-15 days per year above </w:t>
        </w:r>
        <w:r w:rsidR="009E6810" w:rsidRPr="009E6810">
          <w:t>15</w:t>
        </w:r>
        <w:del w:id="906" w:author="Nick.Tolimieri" w:date="2022-09-16T11:03:00Z">
          <w:r w:rsidR="009E6810" w:rsidRPr="009E6810" w:rsidDel="007844D4">
            <w:delText>° C</w:delText>
          </w:r>
        </w:del>
      </w:ins>
      <w:ins w:id="907" w:author="Nick.Tolimieri" w:date="2022-09-16T11:03:00Z">
        <w:r w:rsidR="007844D4">
          <w:t>°C</w:t>
        </w:r>
      </w:ins>
      <w:ins w:id="908" w:author="Nick.Tolimieri [2]" w:date="2022-09-06T15:11:00Z">
        <w:r w:rsidR="009E6810">
          <w:t xml:space="preserve"> (</w:t>
        </w:r>
      </w:ins>
      <w:ins w:id="909" w:author="Nick.Tolimieri [2]" w:date="2022-09-06T15:12:00Z">
        <w:r w:rsidR="009E6810">
          <w:t xml:space="preserve">29 total) from 2014-2016, while Destruction Island was the warmest with 101 days (27-39 days) above </w:t>
        </w:r>
        <w:r w:rsidR="009E6810" w:rsidRPr="009E6810">
          <w:t>15</w:t>
        </w:r>
        <w:del w:id="910" w:author="Nick.Tolimieri" w:date="2022-09-16T11:03:00Z">
          <w:r w:rsidR="009E6810" w:rsidRPr="009E6810" w:rsidDel="007844D4">
            <w:delText>° C</w:delText>
          </w:r>
        </w:del>
      </w:ins>
      <w:ins w:id="911" w:author="Nick.Tolimieri" w:date="2022-09-16T11:03:00Z">
        <w:r w:rsidR="007844D4">
          <w:t>°C</w:t>
        </w:r>
      </w:ins>
      <w:ins w:id="912" w:author="Nick.Tolimieri [2]" w:date="2022-09-06T15:12:00Z">
        <w:r w:rsidR="009E6810">
          <w:t xml:space="preserve">.  </w:t>
        </w:r>
      </w:ins>
      <w:ins w:id="913" w:author="Nick.Tolimieri [2]" w:date="2022-09-06T15:13:00Z">
        <w:r w:rsidR="009E6810">
          <w:t xml:space="preserve">Sites tended to be warmer in 2013 with 25 or more days above </w:t>
        </w:r>
        <w:r w:rsidR="009E6810" w:rsidRPr="009E6810">
          <w:t>15</w:t>
        </w:r>
        <w:del w:id="914" w:author="Nick.Tolimieri" w:date="2022-09-16T11:03:00Z">
          <w:r w:rsidR="009E6810" w:rsidRPr="009E6810" w:rsidDel="007844D4">
            <w:delText>° C</w:delText>
          </w:r>
        </w:del>
      </w:ins>
      <w:ins w:id="915" w:author="Nick.Tolimieri" w:date="2022-09-16T11:03:00Z">
        <w:r w:rsidR="007844D4">
          <w:t>°C</w:t>
        </w:r>
      </w:ins>
      <w:ins w:id="916" w:author="Nick.Tolimieri [2]" w:date="2022-09-06T15:13:00Z">
        <w:r w:rsidR="009E6810">
          <w:t xml:space="preserve">, except for </w:t>
        </w:r>
        <w:del w:id="917" w:author="Nick.Tolimieri" w:date="2022-09-16T12:23:00Z">
          <w:r w:rsidR="009E6810" w:rsidDel="006C4677">
            <w:delText xml:space="preserve"> </w:delText>
          </w:r>
        </w:del>
        <w:proofErr w:type="spellStart"/>
        <w:r w:rsidR="009E6810">
          <w:t>Tatoosh</w:t>
        </w:r>
        <w:proofErr w:type="spellEnd"/>
        <w:r w:rsidR="009E6810">
          <w:t xml:space="preserve"> Island and </w:t>
        </w:r>
        <w:proofErr w:type="spellStart"/>
        <w:r w:rsidR="009E6810">
          <w:t>Neah</w:t>
        </w:r>
        <w:proofErr w:type="spellEnd"/>
        <w:r w:rsidR="009E6810">
          <w:t xml:space="preserve"> Bay, which had only five days</w:t>
        </w:r>
        <w:r w:rsidR="00671639">
          <w:t xml:space="preserve"> above </w:t>
        </w:r>
      </w:ins>
      <w:ins w:id="918" w:author="Nick.Tolimieri [2]" w:date="2022-09-06T15:14:00Z">
        <w:r w:rsidR="00671639" w:rsidRPr="00671639">
          <w:t>15</w:t>
        </w:r>
        <w:del w:id="919" w:author="Nick.Tolimieri" w:date="2022-09-16T11:03:00Z">
          <w:r w:rsidR="00671639" w:rsidRPr="00671639" w:rsidDel="007844D4">
            <w:delText>° C</w:delText>
          </w:r>
        </w:del>
      </w:ins>
      <w:ins w:id="920" w:author="Nick.Tolimieri" w:date="2022-09-16T11:03:00Z">
        <w:r w:rsidR="007844D4">
          <w:t>°C</w:t>
        </w:r>
      </w:ins>
      <w:ins w:id="921" w:author="Nick.Tolimieri [2]" w:date="2022-09-06T15:14:00Z">
        <w:r w:rsidR="00084171">
          <w:t xml:space="preserve"> (Table S6)</w:t>
        </w:r>
        <w:r w:rsidR="00671639">
          <w:t>.</w:t>
        </w:r>
        <w:r w:rsidR="00F10EDC">
          <w:t xml:space="preserve"> </w:t>
        </w:r>
      </w:ins>
    </w:p>
    <w:p w14:paraId="73619E41" w14:textId="7C0191C6" w:rsidR="008750BB" w:rsidRDefault="00BE7D5F">
      <w:ins w:id="922" w:author="Nick.Tolimieri [2]" w:date="2022-09-06T15:15:00Z">
        <w:r>
          <w:t>The 2014-2016 years do stand out for all sites in terms of increased MHW statistics with more events and longer durations for all sites</w:t>
        </w:r>
      </w:ins>
      <w:ins w:id="923" w:author="Nick.Tolimieri [2]" w:date="2022-09-07T13:31:00Z">
        <w:r w:rsidR="003D644E">
          <w:t xml:space="preserve"> compared to most other years since 1992, with the exception of 1994 and 1997 (Fig. S4, Table S6)</w:t>
        </w:r>
      </w:ins>
      <w:ins w:id="924" w:author="Nick.Tolimieri [2]" w:date="2022-09-06T15:16:00Z">
        <w:r>
          <w:t>.</w:t>
        </w:r>
        <w:r w:rsidR="00B816D1">
          <w:t xml:space="preserve"> However, </w:t>
        </w:r>
      </w:ins>
      <w:ins w:id="925" w:author="Nick.Tolimieri [2]" w:date="2022-09-06T15:17:00Z">
        <w:r w:rsidR="00B816D1">
          <w:t>many of the MHW events</w:t>
        </w:r>
      </w:ins>
      <w:ins w:id="926" w:author="Nick.Tolimieri [2]" w:date="2022-09-13T15:15:00Z">
        <w:r w:rsidR="00B30711">
          <w:t xml:space="preserve"> during the </w:t>
        </w:r>
        <w:r w:rsidR="00B30711">
          <w:lastRenderedPageBreak/>
          <w:t>2014-2016 period</w:t>
        </w:r>
      </w:ins>
      <w:ins w:id="927" w:author="Nick.Tolimieri [2]" w:date="2022-09-06T15:17:00Z">
        <w:r w:rsidR="00B816D1">
          <w:t>, defined in terms of anomalies, occu</w:t>
        </w:r>
      </w:ins>
      <w:ins w:id="928" w:author="Nick.Tolimieri [2]" w:date="2022-09-13T15:28:00Z">
        <w:r w:rsidR="007A07BA">
          <w:t>r</w:t>
        </w:r>
      </w:ins>
      <w:ins w:id="929" w:author="Nick.Tolimieri [2]" w:date="2022-09-06T15:17:00Z">
        <w:r w:rsidR="00B816D1">
          <w:t>r</w:t>
        </w:r>
      </w:ins>
      <w:ins w:id="930" w:author="Nick.Tolimieri [2]" w:date="2022-09-13T15:28:00Z">
        <w:r w:rsidR="007A07BA">
          <w:t>ed</w:t>
        </w:r>
      </w:ins>
      <w:ins w:id="931" w:author="Nick.Tolimieri [2]" w:date="2022-09-06T15:17:00Z">
        <w:r w:rsidR="00B816D1">
          <w:t xml:space="preserve"> in</w:t>
        </w:r>
      </w:ins>
      <w:ins w:id="932" w:author="Nick.Tolimieri [2]" w:date="2022-09-13T15:28:00Z">
        <w:r w:rsidR="007A07BA">
          <w:t xml:space="preserve"> in </w:t>
        </w:r>
      </w:ins>
      <w:ins w:id="933" w:author="Nick.Tolimieri [2]" w:date="2022-09-06T15:17:00Z">
        <w:r w:rsidR="00B816D1">
          <w:t xml:space="preserve">early summer or </w:t>
        </w:r>
      </w:ins>
      <w:ins w:id="934" w:author="Nick.Tolimieri [2]" w:date="2022-09-06T15:18:00Z">
        <w:r w:rsidR="00B816D1">
          <w:t>autumn</w:t>
        </w:r>
      </w:ins>
      <w:ins w:id="935" w:author="Nick.Tolimieri [2]" w:date="2022-09-13T15:28:00Z">
        <w:r w:rsidR="007A07BA">
          <w:t xml:space="preserve"> when temperatures were more moderate (</w:t>
        </w:r>
      </w:ins>
      <w:ins w:id="936" w:author="Nick.Tolimieri [2]" w:date="2022-09-06T15:18:00Z">
        <w:r w:rsidR="00B816D1">
          <w:t xml:space="preserve">Fig. </w:t>
        </w:r>
      </w:ins>
      <w:ins w:id="937" w:author="Nick.Tolimieri [2]" w:date="2022-09-13T15:29:00Z">
        <w:r w:rsidR="00874E8C">
          <w:t>S</w:t>
        </w:r>
        <w:r w:rsidR="00164FFF">
          <w:t>3</w:t>
        </w:r>
        <w:r w:rsidR="00874E8C">
          <w:t xml:space="preserve">2 &amp; </w:t>
        </w:r>
      </w:ins>
      <w:ins w:id="938" w:author="Nick.Tolimieri [2]" w:date="2022-09-06T15:18:00Z">
        <w:r w:rsidR="00B816D1">
          <w:t>S4), and thus</w:t>
        </w:r>
      </w:ins>
      <w:ins w:id="939" w:author="Nick.Tolimieri [2]" w:date="2022-09-13T15:28:00Z">
        <w:r w:rsidR="00874E8C">
          <w:t>,</w:t>
        </w:r>
      </w:ins>
      <w:ins w:id="940" w:author="Nick.Tolimieri [2]" w:date="2022-09-13T15:34:00Z">
        <w:r w:rsidR="00164FFF">
          <w:t xml:space="preserve"> these MHWs</w:t>
        </w:r>
      </w:ins>
      <w:ins w:id="941" w:author="Nick.Tolimieri [2]" w:date="2022-09-06T15:18:00Z">
        <w:r w:rsidR="00B816D1">
          <w:t xml:space="preserve"> may have not exceeded the kelp temperature thresholds locally.</w:t>
        </w:r>
      </w:ins>
      <w:ins w:id="942" w:author="Nick.Tolimieri [2]" w:date="2022-09-07T13:29:00Z">
        <w:r w:rsidR="00666EBE">
          <w:t xml:space="preserve"> </w:t>
        </w:r>
      </w:ins>
      <w:ins w:id="943" w:author="Nick.Tolimieri [2]" w:date="2022-09-13T15:16:00Z">
        <w:r w:rsidR="00B30711">
          <w:t>While 2013 had fewer MHW days</w:t>
        </w:r>
      </w:ins>
      <w:ins w:id="944" w:author="Nick.Tolimieri [2]" w:date="2022-09-13T15:26:00Z">
        <w:r w:rsidR="007A07BA">
          <w:t xml:space="preserve"> and events</w:t>
        </w:r>
      </w:ins>
      <w:ins w:id="945" w:author="Nick.Tolimieri [2]" w:date="2022-09-13T15:16:00Z">
        <w:r w:rsidR="00B30711">
          <w:t xml:space="preserve">, these occurred at the warmest time of year (Fig. </w:t>
        </w:r>
      </w:ins>
      <w:ins w:id="946" w:author="Nick.Tolimieri [2]" w:date="2022-09-13T15:29:00Z">
        <w:r w:rsidR="00874E8C">
          <w:t>S</w:t>
        </w:r>
        <w:r w:rsidR="00164FFF">
          <w:t>3</w:t>
        </w:r>
        <w:r w:rsidR="00874E8C">
          <w:t xml:space="preserve"> &amp; </w:t>
        </w:r>
      </w:ins>
      <w:ins w:id="947" w:author="Nick.Tolimieri [2]" w:date="2022-09-13T15:16:00Z">
        <w:r w:rsidR="00B30711">
          <w:t>S4)</w:t>
        </w:r>
      </w:ins>
      <w:ins w:id="948" w:author="Nick.Tolimieri [2]" w:date="2022-09-13T15:17:00Z">
        <w:r w:rsidR="00B30711">
          <w:t xml:space="preserve"> resulting in a warmer overall year in terms of maximum monthly mean SST</w:t>
        </w:r>
      </w:ins>
      <w:ins w:id="949" w:author="Nick.Tolimieri [2]" w:date="2022-09-13T15:35:00Z">
        <w:r w:rsidR="00164FFF">
          <w:t xml:space="preserve"> and the number of days that exceeded </w:t>
        </w:r>
      </w:ins>
      <w:ins w:id="950" w:author="Nick.Tolimieri [2]" w:date="2022-09-07T13:30:00Z">
        <w:r w:rsidR="00666EBE" w:rsidRPr="00671639">
          <w:t>15</w:t>
        </w:r>
        <w:del w:id="951" w:author="Nick.Tolimieri" w:date="2022-09-16T11:03:00Z">
          <w:r w:rsidR="00666EBE" w:rsidRPr="00671639" w:rsidDel="007844D4">
            <w:delText>° C</w:delText>
          </w:r>
        </w:del>
      </w:ins>
      <w:ins w:id="952" w:author="Nick.Tolimieri" w:date="2022-09-16T11:03:00Z">
        <w:r w:rsidR="007844D4">
          <w:t>°C</w:t>
        </w:r>
      </w:ins>
      <w:ins w:id="953" w:author="Nick.Tolimieri [2]" w:date="2022-09-07T13:31:00Z">
        <w:r w:rsidR="00921661">
          <w:t xml:space="preserve"> (Table S6)</w:t>
        </w:r>
        <w:r w:rsidR="00666EBE">
          <w:t xml:space="preserve">. </w:t>
        </w:r>
      </w:ins>
    </w:p>
    <w:p w14:paraId="013304CC" w14:textId="7BFE8B8F" w:rsidR="00471A3D" w:rsidRDefault="009D1439">
      <w:pPr>
        <w:pStyle w:val="Heading2"/>
      </w:pPr>
      <w:bookmarkStart w:id="954" w:name="_5eofmerod4cl" w:colFirst="0" w:colLast="0"/>
      <w:bookmarkEnd w:id="954"/>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proofErr w:type="gramStart"/>
      <w:r>
        <w:t>sd</w:t>
      </w:r>
      <w:proofErr w:type="spellEnd"/>
      <w:proofErr w:type="gram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t>
      </w:r>
      <w:r>
        <w:lastRenderedPageBreak/>
        <w:t xml:space="preserve">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There are some differences between the canopy and stipe density data (Figs. S4 &amp; S5), but these are likely scale issues as the aerial canopy survey covers</w:t>
      </w:r>
      <w:del w:id="955"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956" w:author="Nick.Tolimieri [2]" w:date="2022-09-13T15:51:00Z">
        <w:r w:rsidR="005263C7">
          <w:t>. I</w:t>
        </w:r>
      </w:ins>
      <w:ins w:id="957" w:author="Nick.Tolimieri [2]" w:date="2022-09-13T15:50:00Z">
        <w:r w:rsidR="005263C7">
          <w:t>n the</w:t>
        </w:r>
      </w:ins>
      <w:ins w:id="958" w:author="Nick.Tolimieri [2]" w:date="2022-09-13T15:51:00Z">
        <w:r w:rsidR="005263C7">
          <w:t xml:space="preserve"> 10-m depth zone, </w:t>
        </w:r>
      </w:ins>
      <w:ins w:id="959" w:author="Nick.Tolimieri [2]" w:date="2022-09-13T15:50:00Z">
        <w:r w:rsidR="005263C7">
          <w:t>urchins increased to</w:t>
        </w:r>
      </w:ins>
      <w:del w:id="960"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61" w:author="Nick.Tolimieri [2]" w:date="2022-09-13T15:51:00Z">
        <w:r w:rsidR="00164689" w:rsidDel="005263C7">
          <w:delText xml:space="preserve"> in the</w:delText>
        </w:r>
      </w:del>
      <w:r w:rsidR="008A15FF">
        <w:t xml:space="preserve"> </w:t>
      </w:r>
      <w:del w:id="962"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63" w:author="Nick.Tolimieri [2]" w:date="2022-09-13T14:21:00Z">
        <w:r w:rsidR="00164689" w:rsidDel="00A64CF7">
          <w:delText>S</w:delText>
        </w:r>
        <w:r w:rsidR="003656D8" w:rsidDel="00A64CF7">
          <w:delText>6</w:delText>
        </w:r>
      </w:del>
      <w:ins w:id="964"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65" w:author="Nick.Tolimieri [2]" w:date="2022-09-13T15:55:00Z">
        <w:r w:rsidR="00882E30" w:rsidDel="005263C7">
          <w:delText xml:space="preserve"> back to earlier levels after 2017</w:delText>
        </w:r>
      </w:del>
      <w:ins w:id="966" w:author="Nick.Tolimieri [2]" w:date="2022-09-13T15:55:00Z">
        <w:r w:rsidR="005263C7">
          <w:t xml:space="preserve"> again</w:t>
        </w:r>
      </w:ins>
      <w:r w:rsidR="003656D8">
        <w:t xml:space="preserve"> </w:t>
      </w:r>
      <w:ins w:id="967"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68" w:author="Nick.Tolimieri [2]" w:date="2022-09-13T15:59:00Z">
        <w:r w:rsidDel="00034ACA">
          <w:delText xml:space="preserve">cryptic </w:delText>
        </w:r>
      </w:del>
      <w:ins w:id="969" w:author="Nick.Tolimieri [2]" w:date="2022-09-13T15:59:00Z">
        <w:r w:rsidR="00034ACA">
          <w:t xml:space="preserve">hidden </w:t>
        </w:r>
      </w:ins>
      <w:r>
        <w:t>urchins.</w:t>
      </w:r>
    </w:p>
    <w:p w14:paraId="18C420DD" w14:textId="0F86074F"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lastRenderedPageBreak/>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70" w:name="_u6kl6dz0q0ha" w:colFirst="0" w:colLast="0"/>
      <w:bookmarkEnd w:id="970"/>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del w:id="971" w:author="Nick.Tolimieri [2]" w:date="2022-09-02T10:22:00Z">
        <w:r w:rsidDel="00D9376B">
          <w:delText>S6</w:delText>
        </w:r>
      </w:del>
      <w:ins w:id="972" w:author="Nick.Tolimieri [2]" w:date="2022-09-02T10:22:00Z">
        <w:r w:rsidR="00D9376B">
          <w:t>S7</w:t>
        </w:r>
      </w:ins>
      <w:r>
        <w:t>-</w:t>
      </w:r>
      <w:del w:id="973" w:author="Nick.Tolimieri [2]" w:date="2022-09-02T10:22:00Z">
        <w:r w:rsidDel="00D9376B">
          <w:delText>S9</w:delText>
        </w:r>
      </w:del>
      <w:ins w:id="974"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second axis (Fig. 3a</w:t>
      </w:r>
      <w:proofErr w:type="gramStart"/>
      <w:r w:rsidRPr="008A6B3E">
        <w:t>,b</w:t>
      </w:r>
      <w:proofErr w:type="gramEnd"/>
      <w:r w:rsidRPr="008A6B3E">
        <w:t xml:space="preserve">). In the context of our data, this result makes sense as three sites are </w:t>
      </w:r>
      <w:proofErr w:type="spellStart"/>
      <w:r w:rsidRPr="008A6B3E">
        <w:rPr>
          <w:i/>
        </w:rPr>
        <w:lastRenderedPageBreak/>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975" w:author="Nick.Tolimieri [2]" w:date="2022-09-02T10:18:00Z">
        <w:r w:rsidRPr="008A6B3E" w:rsidDel="00D9376B">
          <w:delText>Table S6</w:delText>
        </w:r>
      </w:del>
      <w:ins w:id="976"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del w:id="977" w:author="Nick.Tolimieri [2]" w:date="2022-09-02T10:18:00Z">
        <w:r w:rsidDel="00D9376B">
          <w:delText>Table S7</w:delText>
        </w:r>
      </w:del>
      <w:ins w:id="978" w:author="Nick.Tolimieri [2]" w:date="2022-09-02T10:18:00Z">
        <w:r w:rsidR="00D9376B">
          <w:t>Table S8</w:t>
        </w:r>
      </w:ins>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w:t>
      </w:r>
      <w:r>
        <w:lastRenderedPageBreak/>
        <w:t xml:space="preserve">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979" w:author="Nick.Tolimieri [2]" w:date="2022-09-02T10:24:00Z">
        <w:r w:rsidDel="004205CB">
          <w:delText>s</w:delText>
        </w:r>
      </w:del>
      <w:r>
        <w:t xml:space="preserve"> </w:t>
      </w:r>
      <w:del w:id="980" w:author="Nick.Tolimieri [2]" w:date="2022-09-02T10:24:00Z">
        <w:r w:rsidDel="004205CB">
          <w:delText>S8</w:delText>
        </w:r>
      </w:del>
      <w:ins w:id="981" w:author="Nick.Tolimieri [2]" w:date="2022-09-02T10:24:00Z">
        <w:r w:rsidR="004205CB">
          <w:t>S9</w:t>
        </w:r>
      </w:ins>
      <w:r>
        <w:t>).</w:t>
      </w:r>
    </w:p>
    <w:p w14:paraId="0DC917B1" w14:textId="37230DDB"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w:t>
      </w:r>
      <w:del w:id="982" w:author="Nick.Tolimieri [2]" w:date="2022-09-02T10:17:00Z">
        <w:r w:rsidDel="00D9376B">
          <w:delText>Table S9</w:delText>
        </w:r>
      </w:del>
      <w:ins w:id="983"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984" w:name="_8ord3kzb5sb4" w:colFirst="0" w:colLast="0"/>
      <w:bookmarkEnd w:id="984"/>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w:t>
      </w:r>
      <w:r>
        <w:lastRenderedPageBreak/>
        <w:t xml:space="preserve">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t>
      </w:r>
      <w:proofErr w:type="gramStart"/>
      <w:r>
        <w:t>whether  increased</w:t>
      </w:r>
      <w:proofErr w:type="gramEnd"/>
      <w:r>
        <w:t xml:space="preserve">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985" w:name="_kht2apu2sjj7" w:colFirst="0" w:colLast="0"/>
      <w:bookmarkEnd w:id="985"/>
      <w:r>
        <w:lastRenderedPageBreak/>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986" w:author="Nick.Tolimieri [2]" w:date="2022-09-02T10:17:00Z">
        <w:r w:rsidR="00212809" w:rsidDel="00D9376B">
          <w:delText>Table S10</w:delText>
        </w:r>
      </w:del>
      <w:ins w:id="987" w:author="Nick.Tolimieri [2]" w:date="2022-09-02T10:17:00Z">
        <w:r w:rsidR="00D9376B">
          <w:t>Table S11</w:t>
        </w:r>
      </w:ins>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ins w:id="988" w:author="Nick.Tolimieri [2]" w:date="2022-09-13T16:00:00Z">
        <w:r w:rsidR="00034ACA">
          <w:t>s</w:t>
        </w:r>
      </w:ins>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989" w:author="Nick.Tolimieri [2]" w:date="2022-09-02T10:17:00Z">
        <w:r w:rsidDel="00D9376B">
          <w:delText xml:space="preserve">Table </w:delText>
        </w:r>
        <w:r w:rsidR="008A3F3E" w:rsidDel="00D9376B">
          <w:delText>S10</w:delText>
        </w:r>
      </w:del>
      <w:ins w:id="990" w:author="Nick.Tolimieri [2]" w:date="2022-09-02T10:17:00Z">
        <w:r w:rsidR="00D9376B">
          <w:t>Table S11</w:t>
        </w:r>
      </w:ins>
      <w:r w:rsidR="008A3F3E">
        <w:t xml:space="preserve"> &amp; </w:t>
      </w:r>
      <w:del w:id="991" w:author="Nick.Tolimieri [2]" w:date="2022-09-02T10:17:00Z">
        <w:r w:rsidDel="00D9376B">
          <w:delText>S11</w:delText>
        </w:r>
      </w:del>
      <w:ins w:id="992" w:author="Nick.Tolimieri [2]" w:date="2022-09-02T10:17:00Z">
        <w:r w:rsidR="00D9376B">
          <w:t>S12</w:t>
        </w:r>
      </w:ins>
      <w:r>
        <w:t>). For the random effects</w:t>
      </w:r>
      <w:r w:rsidR="00270E92">
        <w:t xml:space="preserve"> (</w:t>
      </w:r>
      <w:del w:id="993" w:author="Nick.Tolimieri [2]" w:date="2022-09-02T10:17:00Z">
        <w:r w:rsidR="00270E92" w:rsidDel="00D9376B">
          <w:delText>Table S11</w:delText>
        </w:r>
      </w:del>
      <w:ins w:id="994"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ins w:id="995" w:author="Nick.Tolimieri [2]" w:date="2022-09-02T10:26:00Z">
        <w:r w:rsidR="001A5B6F">
          <w:t xml:space="preserve"> (Table S13)</w:t>
        </w:r>
      </w:ins>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996" w:name="_1nzuexzh0v9h" w:colFirst="0" w:colLast="0"/>
      <w:bookmarkStart w:id="997" w:name="_GoBack"/>
      <w:bookmarkEnd w:id="996"/>
      <w:bookmarkEnd w:id="997"/>
      <w:r>
        <w:t xml:space="preserve">4. </w:t>
      </w:r>
      <w:r w:rsidR="00EF0B3C">
        <w:t>Discussion</w:t>
      </w:r>
    </w:p>
    <w:p w14:paraId="039FBBD6" w14:textId="4115DE99" w:rsidR="00471A3D" w:rsidRDefault="00FB6ABB">
      <w:ins w:id="998" w:author="Nick.Tolimieri [2]" w:date="2022-09-13T12:02:00Z">
        <w:r>
          <w:t>Ocean temperature, w</w:t>
        </w:r>
      </w:ins>
      <w:del w:id="999" w:author="Nick.Tolimieri [2]" w:date="2022-09-13T12:02:00Z">
        <w:r w:rsidR="00EF0B3C" w:rsidDel="00FB6ABB">
          <w:delText>W</w:delText>
        </w:r>
      </w:del>
      <w:r w:rsidR="00EF0B3C">
        <w:t>ave exposure, nutrient and light availability, grazing, predator-prey dynamics, and a host of anthropogenic factors produce geographic variability and changes over time in the composition of kelp forest communities. In the northeastern Pacific Ocean, the 2014-</w:t>
      </w:r>
      <w:r w:rsidR="00EF0B3C">
        <w:lastRenderedPageBreak/>
        <w:t xml:space="preserve">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t>
      </w:r>
      <w:r>
        <w:lastRenderedPageBreak/>
        <w:t>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1000" w:author="Nick.Tolimieri [2]" w:date="2022-09-13T12:33:00Z">
        <w:r w:rsidR="00E27B47">
          <w:t xml:space="preserve">while we did observe </w:t>
        </w:r>
      </w:ins>
      <w:ins w:id="1001" w:author="Nick.Tolimieri" w:date="2022-09-14T12:49:00Z">
        <w:r w:rsidR="00101652">
          <w:t xml:space="preserve">in increase in </w:t>
        </w:r>
      </w:ins>
      <w:ins w:id="1002" w:author="Nick.Tolimieri [2]" w:date="2022-09-13T12:33:00Z">
        <w:del w:id="1003" w:author="Nick.Tolimieri" w:date="2022-09-14T12:49:00Z">
          <w:r w:rsidR="00E27B47" w:rsidDel="00101652">
            <w:delText xml:space="preserve">increased </w:delText>
          </w:r>
        </w:del>
        <w:r w:rsidR="00E27B47">
          <w:t>MHW prevalence in the 2014-2016 period</w:t>
        </w:r>
      </w:ins>
      <w:ins w:id="1004" w:author="Nick.Tolimieri [2]" w:date="2022-09-13T12:36:00Z">
        <w:r w:rsidR="00BF27F7">
          <w:t xml:space="preserve"> (Table S</w:t>
        </w:r>
      </w:ins>
      <w:ins w:id="1005" w:author="Nick.Tolimieri [2]" w:date="2022-09-13T12:40:00Z">
        <w:r w:rsidR="00A47192">
          <w:t>6)</w:t>
        </w:r>
      </w:ins>
      <w:ins w:id="1006"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007"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008" w:author="Nick.Tolimieri [2]" w:date="2022-09-13T16:25:00Z">
        <w:r w:rsidR="004E54BF" w:rsidRPr="005C5D2C">
          <w:rPr>
            <w:rPrChange w:id="1009" w:author="Nick.Tolimieri" w:date="2022-09-16T09:59:00Z">
              <w:rPr/>
            </w:rPrChange>
          </w:rPr>
          <w:t xml:space="preserve">Both </w:t>
        </w:r>
        <w:proofErr w:type="spellStart"/>
        <w:r w:rsidR="004E54BF" w:rsidRPr="005C5D2C">
          <w:rPr>
            <w:i/>
            <w:rPrChange w:id="1010" w:author="Nick.Tolimieri" w:date="2022-09-16T09:59:00Z">
              <w:rPr>
                <w:i/>
              </w:rPr>
            </w:rPrChange>
          </w:rPr>
          <w:t>Macrocystis</w:t>
        </w:r>
        <w:proofErr w:type="spellEnd"/>
        <w:r w:rsidR="004E54BF" w:rsidRPr="005C5D2C">
          <w:rPr>
            <w:i/>
            <w:rPrChange w:id="1011" w:author="Nick.Tolimieri" w:date="2022-09-16T09:59:00Z">
              <w:rPr>
                <w:i/>
              </w:rPr>
            </w:rPrChange>
          </w:rPr>
          <w:t xml:space="preserve"> </w:t>
        </w:r>
        <w:r w:rsidR="004E54BF" w:rsidRPr="005C5D2C">
          <w:rPr>
            <w:rPrChange w:id="1012" w:author="Nick.Tolimieri" w:date="2022-09-16T09:59:00Z">
              <w:rPr/>
            </w:rPrChange>
          </w:rPr>
          <w:t xml:space="preserve">and </w:t>
        </w:r>
        <w:proofErr w:type="spellStart"/>
        <w:r w:rsidR="004E54BF" w:rsidRPr="005C5D2C">
          <w:rPr>
            <w:i/>
            <w:rPrChange w:id="1013" w:author="Nick.Tolimieri" w:date="2022-09-16T09:59:00Z">
              <w:rPr>
                <w:i/>
              </w:rPr>
            </w:rPrChange>
          </w:rPr>
          <w:t>Nereocystis</w:t>
        </w:r>
        <w:proofErr w:type="spellEnd"/>
        <w:r w:rsidR="004E54BF" w:rsidRPr="005C5D2C">
          <w:rPr>
            <w:i/>
            <w:rPrChange w:id="1014" w:author="Nick.Tolimieri" w:date="2022-09-16T09:59:00Z">
              <w:rPr>
                <w:i/>
              </w:rPr>
            </w:rPrChange>
          </w:rPr>
          <w:t xml:space="preserve"> </w:t>
        </w:r>
        <w:r w:rsidR="004E54BF" w:rsidRPr="005C5D2C">
          <w:rPr>
            <w:rPrChange w:id="1015" w:author="Nick.Tolimieri" w:date="2022-09-16T09:59:00Z">
              <w:rPr/>
            </w:rPrChange>
          </w:rPr>
          <w:t xml:space="preserve">are far from their range margins in Washington </w:t>
        </w:r>
      </w:ins>
      <w:r w:rsidR="004E54BF" w:rsidRPr="007546E3">
        <w:fldChar w:fldCharType="begin"/>
      </w:r>
      <w:r w:rsidR="004E54BF" w:rsidRPr="005C5D2C">
        <w:rPr>
          <w:rPrChange w:id="1016" w:author="Nick.Tolimieri" w:date="2022-09-16T09:59:00Z">
            <w:rPr/>
          </w:rPrChange>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5C5D2C">
        <w:rPr>
          <w:rPrChange w:id="1017" w:author="Nick.Tolimieri" w:date="2022-09-16T09:59:00Z">
            <w:rPr/>
          </w:rPrChange>
        </w:rPr>
        <w:fldChar w:fldCharType="separate"/>
      </w:r>
      <w:r w:rsidR="004E54BF" w:rsidRPr="00A10F7E">
        <w:rPr>
          <w:noProof/>
        </w:rPr>
        <w:t>(Smale 2020)</w:t>
      </w:r>
      <w:r w:rsidR="004E54BF" w:rsidRPr="00A10F7E">
        <w:fldChar w:fldCharType="end"/>
      </w:r>
      <w:ins w:id="1018" w:author="Nick.Tolimieri [2]" w:date="2022-09-13T16:29:00Z">
        <w:r w:rsidR="00016E6C" w:rsidRPr="007546E3">
          <w:t xml:space="preserve"> so we might expect </w:t>
        </w:r>
        <w:r w:rsidR="00016E6C" w:rsidRPr="00A10F7E">
          <w:t>them to be well within their thermal thresholds</w:t>
        </w:r>
      </w:ins>
      <w:ins w:id="1019" w:author="Nick.Tolimieri [2]" w:date="2022-09-13T16:30:00Z">
        <w:r w:rsidR="0057479C" w:rsidRPr="005C5D2C">
          <w:rPr>
            <w:rPrChange w:id="1020" w:author="Nick.Tolimieri" w:date="2022-09-16T09:59:00Z">
              <w:rPr/>
            </w:rPrChange>
          </w:rPr>
          <w:t xml:space="preserve"> </w:t>
        </w:r>
      </w:ins>
      <w:r w:rsidR="0057479C" w:rsidRPr="007546E3">
        <w:fldChar w:fldCharType="begin"/>
      </w:r>
      <w:r w:rsidR="0057479C" w:rsidRPr="005C5D2C">
        <w:rPr>
          <w:rPrChange w:id="1021" w:author="Nick.Tolimieri" w:date="2022-09-16T09:59:00Z">
            <w:rPr/>
          </w:rPrChange>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5C5D2C">
        <w:rPr>
          <w:rPrChange w:id="1022" w:author="Nick.Tolimieri" w:date="2022-09-16T09:59:00Z">
            <w:rPr/>
          </w:rPrChange>
        </w:rPr>
        <w:fldChar w:fldCharType="separate"/>
      </w:r>
      <w:r w:rsidR="0057479C" w:rsidRPr="00A10F7E">
        <w:rPr>
          <w:noProof/>
        </w:rPr>
        <w:t>(Burrows et al. 2020)</w:t>
      </w:r>
      <w:r w:rsidR="0057479C" w:rsidRPr="00A10F7E">
        <w:fldChar w:fldCharType="end"/>
      </w:r>
      <w:ins w:id="1023" w:author="Nick.Tolimieri" w:date="2022-09-16T09:58:00Z">
        <w:r w:rsidR="005C5D2C" w:rsidRPr="007546E3">
          <w:t xml:space="preserve"> resulting in a somewhat</w:t>
        </w:r>
      </w:ins>
      <w:ins w:id="1024" w:author="Nick.Tolimieri" w:date="2022-09-16T10:18:00Z">
        <w:r w:rsidR="00A312EA">
          <w:t xml:space="preserve"> ephemeral and</w:t>
        </w:r>
      </w:ins>
      <w:ins w:id="1025" w:author="Nick.Tolimieri" w:date="2022-09-16T09:58:00Z">
        <w:r w:rsidR="005C5D2C" w:rsidRPr="007546E3">
          <w:t xml:space="preserve"> muted response</w:t>
        </w:r>
      </w:ins>
      <w:ins w:id="1026" w:author="Nick.Tolimieri" w:date="2022-09-16T09:59:00Z">
        <w:r w:rsidR="005C5D2C" w:rsidRPr="005C5D2C">
          <w:rPr>
            <w:rPrChange w:id="1027" w:author="Nick.Tolimieri" w:date="2022-09-16T09:59:00Z">
              <w:rPr>
                <w:highlight w:val="yellow"/>
              </w:rPr>
            </w:rPrChange>
          </w:rPr>
          <w:t xml:space="preserve"> to the MHW</w:t>
        </w:r>
      </w:ins>
      <w:ins w:id="1028" w:author="Nick.Tolimieri [2]" w:date="2022-09-13T16:29:00Z">
        <w:r w:rsidR="00016E6C" w:rsidRPr="007546E3">
          <w:t>.</w:t>
        </w:r>
        <w:r w:rsidR="00016E6C" w:rsidRPr="00A10F7E">
          <w:t xml:space="preserve"> </w:t>
        </w:r>
      </w:ins>
      <w:ins w:id="1029"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030" w:author="Nick.Tolimieri" w:date="2022-09-16T11:03:00Z">
        <w:r w:rsidR="007844D4">
          <w:t>°C</w:t>
        </w:r>
      </w:ins>
      <w:ins w:id="1031" w:author="Nick.Tolimieri" w:date="2022-09-16T10:19:00Z">
        <w:r w:rsidR="00A312EA">
          <w:t xml:space="preserve"> in 2013 and 14.5</w:t>
        </w:r>
      </w:ins>
      <w:ins w:id="1032" w:author="Nick.Tolimieri" w:date="2022-09-16T11:03:00Z">
        <w:r w:rsidR="007844D4">
          <w:t>°C</w:t>
        </w:r>
      </w:ins>
      <w:ins w:id="1033" w:author="Nick.Tolimieri" w:date="2022-09-16T10:19:00Z">
        <w:r w:rsidR="00A312EA">
          <w:t xml:space="preserve"> in 2014—approximately 1.0 -1.5</w:t>
        </w:r>
      </w:ins>
      <w:ins w:id="1034" w:author="Nick.Tolimieri" w:date="2022-09-16T11:03:00Z">
        <w:r w:rsidR="007844D4">
          <w:t>°C</w:t>
        </w:r>
      </w:ins>
      <w:ins w:id="1035"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036" w:author="Nick.Tolimieri" w:date="2022-09-16T10:18:00Z">
        <w:r w:rsidR="00A312EA">
          <w:t xml:space="preserve">Growth for both species appears to decline </w:t>
        </w:r>
        <w:r w:rsidR="00A312EA">
          <w:t xml:space="preserve">slightly </w:t>
        </w:r>
        <w:r w:rsidR="00A312EA">
          <w:t>around 15</w:t>
        </w:r>
      </w:ins>
      <w:ins w:id="1037" w:author="Nick.Tolimieri" w:date="2022-09-16T11:03:00Z">
        <w:r w:rsidR="007844D4">
          <w:t>°C</w:t>
        </w:r>
      </w:ins>
      <w:ins w:id="1038"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1039" w:author="Nick.Tolimieri" w:date="2022-09-16T10:20:00Z">
        <w:r w:rsidR="00A312EA">
          <w:t xml:space="preserve">only approached species tolerances in 2013. </w:t>
        </w:r>
      </w:ins>
      <w:ins w:id="1040" w:author="Nick.Tolimieri" w:date="2022-09-16T10:21:00Z">
        <w:r w:rsidR="0081060C">
          <w:t>Moreover, 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041" w:author="Nick.Tolimieri [2]" w:date="2022-09-13T16:30:00Z">
        <w:del w:id="1042" w:author="Nick.Tolimieri" w:date="2022-09-16T10:19:00Z">
          <w:r w:rsidR="00016E6C" w:rsidRPr="007546E3" w:rsidDel="00A312EA">
            <w:delText>I</w:delText>
          </w:r>
          <w:r w:rsidR="00016E6C" w:rsidDel="00A312EA">
            <w:delText>n fact</w:delText>
          </w:r>
        </w:del>
      </w:ins>
      <w:del w:id="1043"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044" w:author="Nick.Tolimieri [2]" w:date="2022-09-13T16:12:00Z">
        <w:del w:id="1045" w:author="Nick.Tolimieri" w:date="2022-09-16T10:19:00Z">
          <w:r w:rsidR="00D03439" w:rsidDel="00A312EA">
            <w:delText xml:space="preserve"> and Oregon</w:delText>
          </w:r>
        </w:del>
      </w:ins>
      <w:del w:id="1046"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047" w:author="Nick.Tolimieri [2]" w:date="2022-09-13T16:12:00Z">
        <w:del w:id="1048" w:author="Nick.Tolimieri" w:date="2022-09-16T10:19:00Z">
          <w:r w:rsidR="00D03439" w:rsidDel="00A312EA">
            <w:delText xml:space="preserve"> </w:delText>
          </w:r>
        </w:del>
      </w:ins>
      <w:del w:id="1049"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050"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051"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lastRenderedPageBreak/>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ins w:id="1052"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53"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03B12EF2" w14:textId="77777777" w:rsidR="00A50EB8" w:rsidRDefault="00893A3F" w:rsidP="00230D1E">
      <w:pPr>
        <w:rPr>
          <w:ins w:id="1054" w:author="Nick.Tolimieri" w:date="2022-09-16T10:22:00Z"/>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055"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w:t>
      </w:r>
      <w:r w:rsidR="00320E4D">
        <w:rPr>
          <w:color w:val="000000" w:themeColor="text1"/>
        </w:rPr>
        <w:lastRenderedPageBreak/>
        <w:t xml:space="preserve">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moveFromRangeStart w:id="1056" w:author="Nick.Tolimieri" w:date="2022-09-16T10:04:00Z" w:name="move114215062"/>
      <w:proofErr w:type="spellEnd"/>
      <w:moveFrom w:id="1057"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r w:rsidR="00927410" w:rsidDel="00927410">
          <w:rPr>
            <w:color w:val="000000" w:themeColor="text1"/>
          </w:rPr>
        </w:r>
        <w:r w:rsidR="00927410" w:rsidDel="00927410">
          <w:rPr>
            <w:color w:val="000000" w:themeColor="text1"/>
          </w:rPr>
          <w:fldChar w:fldCharType="end"/>
        </w:r>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056"/>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ins w:id="1058" w:author="Nick.Tolimieri" w:date="2022-09-16T10:04:00Z">
        <w:r w:rsidR="00927410">
          <w:rPr>
            <w:color w:val="000000" w:themeColor="text1"/>
          </w:rPr>
          <w:t xml:space="preserve"> </w:t>
        </w:r>
      </w:ins>
      <w:moveToRangeStart w:id="1059" w:author="Nick.Tolimieri" w:date="2022-09-16T10:04:00Z" w:name="move114215062"/>
      <w:moveTo w:id="1060"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r w:rsidR="00927410">
          <w:rPr>
            <w:color w:val="000000" w:themeColor="text1"/>
          </w:rPr>
        </w:r>
        <w:r w:rsidR="00927410">
          <w:rPr>
            <w:color w:val="000000" w:themeColor="text1"/>
          </w:rPr>
          <w:fldChar w:fldCharType="end"/>
        </w:r>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059"/>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ins w:id="1061" w:author="Nick.Tolimieri" w:date="2022-09-15T11:09:00Z">
        <w:r w:rsidR="00A628B0">
          <w:rPr>
            <w:color w:val="000000" w:themeColor="text1"/>
          </w:rPr>
          <w:t>in California</w:t>
        </w:r>
      </w:ins>
      <w:del w:id="1062" w:author="Nick.Tolimieri" w:date="2022-09-15T11:10:00Z">
        <w:r w:rsidR="00E878A1" w:rsidRPr="007546E3"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063" w:author="Nick.Tolimieri" w:date="2022-09-15T11:09:00Z">
            <w:rPr>
              <w:color w:val="000000" w:themeColor="text1"/>
            </w:rPr>
          </w:rPrChange>
        </w:rPr>
        <w:t>d higher recruitment with warmer water in more northern latitudes</w:t>
      </w:r>
      <w:ins w:id="1064"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065" w:author="Nick.Tolimieri" w:date="2022-09-15T11:09:00Z">
            <w:rPr>
              <w:color w:val="000000" w:themeColor="text1"/>
            </w:rPr>
          </w:rPrChange>
        </w:rPr>
        <w:t>.</w:t>
      </w:r>
      <w:ins w:id="1066" w:author="Nick.Tolimieri" w:date="2022-09-15T11:05:00Z">
        <w:r w:rsidR="00A628B0" w:rsidRPr="00A628B0">
          <w:t xml:space="preserve"> In southe</w:t>
        </w:r>
        <w:r w:rsidR="00A628B0">
          <w:t xml:space="preserve">rn </w:t>
        </w:r>
      </w:ins>
      <w:ins w:id="1067" w:author="Nick.Tolimieri" w:date="2022-09-15T11:06:00Z">
        <w:r w:rsidR="00A628B0">
          <w:t>California, g</w:t>
        </w:r>
      </w:ins>
      <w:ins w:id="1068" w:author="Nick.Tolimieri" w:date="2022-09-15T11:05:00Z">
        <w:r w:rsidR="00A628B0">
          <w:t>onadal indices for pu</w:t>
        </w:r>
      </w:ins>
      <w:ins w:id="1069" w:author="Nick.Tolimieri" w:date="2022-09-15T11:06:00Z">
        <w:r w:rsidR="00A628B0">
          <w:t>r</w:t>
        </w:r>
      </w:ins>
      <w:ins w:id="1070" w:author="Nick.Tolimieri" w:date="2022-09-15T11:05:00Z">
        <w:r w:rsidR="00A628B0">
          <w:t>ple urchins tend to peak in October and November following summer feeding</w:t>
        </w:r>
      </w:ins>
      <w:del w:id="1071"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072" w:author="Nick.Tolimieri" w:date="2022-09-15T11:06:00Z">
        <w:r w:rsidR="00A628B0">
          <w:t>, so warm waters in the fall might impact gamete production</w:t>
        </w:r>
      </w:ins>
      <w:ins w:id="1073"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074" w:author="Nick.Tolimieri" w:date="2022-09-15T11:06:00Z">
        <w:r w:rsidR="00A628B0">
          <w:t xml:space="preserve">. </w:t>
        </w:r>
      </w:ins>
      <w:ins w:id="1075"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076" w:author="Nick.Tolimieri" w:date="2022-09-15T11:07:00Z">
        <w:r w:rsidR="00A628B0">
          <w:t>.</w:t>
        </w:r>
      </w:ins>
    </w:p>
    <w:p w14:paraId="3AABAB4F" w14:textId="04FAA9F8" w:rsidR="008D6D2E" w:rsidDel="00AE78FF" w:rsidRDefault="008D6D2E" w:rsidP="00AE78FF">
      <w:pPr>
        <w:rPr>
          <w:del w:id="1077" w:author="Nick.Tolimieri" w:date="2022-09-16T10:04:00Z"/>
        </w:rPr>
        <w:pPrChange w:id="1078" w:author="Nick.Tolimieri" w:date="2022-09-16T10:04:00Z">
          <w:pPr/>
        </w:pPrChange>
      </w:pPr>
    </w:p>
    <w:p w14:paraId="1C8CDA51" w14:textId="77777777" w:rsidR="00A50EB8" w:rsidRDefault="00EF0B3C" w:rsidP="007546E3">
      <w:pPr>
        <w:rPr>
          <w:ins w:id="1079" w:author="Nick.Tolimieri" w:date="2022-09-16T10:25:00Z"/>
        </w:rPr>
      </w:pPr>
      <w:del w:id="1080" w:author="Nick.Tolimieri" w:date="2022-09-14T11:47:00Z">
        <w:r w:rsidRPr="00711510" w:rsidDel="000E0D71">
          <w:delText xml:space="preserve">One influence we expected to observe, but did not, was </w:delText>
        </w:r>
      </w:del>
      <w:ins w:id="1081" w:author="Nick.Tolimieri" w:date="2022-09-14T11:47:00Z">
        <w:r w:rsidR="000E0D71" w:rsidRPr="00711510">
          <w:t xml:space="preserve">We did not see </w:t>
        </w:r>
      </w:ins>
      <w:r w:rsidRPr="00711510">
        <w:t>shared temporal variation in the invertebrate assemblages</w:t>
      </w:r>
      <w:del w:id="1082" w:author="Nick.Tolimieri" w:date="2022-09-15T09:50:00Z">
        <w:r w:rsidRPr="00711510" w:rsidDel="00A13C9A">
          <w:delText xml:space="preserve"> caused by a </w:delText>
        </w:r>
      </w:del>
      <w:ins w:id="1083" w:author="Nick.Tolimieri" w:date="2022-09-15T09:50:00Z">
        <w:r w:rsidR="00A13C9A">
          <w:t xml:space="preserve"> </w:t>
        </w:r>
      </w:ins>
      <w:ins w:id="1084" w:author="Nick.Tolimieri" w:date="2022-09-15T10:06:00Z">
        <w:r w:rsidR="00BB3D36">
          <w:t xml:space="preserve">(i.e., the multivariate results) </w:t>
        </w:r>
      </w:ins>
      <w:ins w:id="1085" w:author="Nick.Tolimieri" w:date="2022-09-15T09:50:00Z">
        <w:r w:rsidR="00A13C9A">
          <w:t xml:space="preserve">in </w:t>
        </w:r>
      </w:ins>
      <w:ins w:id="1086" w:author="Nick.Tolimieri" w:date="2022-09-15T09:52:00Z">
        <w:r w:rsidR="008C19F1">
          <w:t xml:space="preserve">conjunction with </w:t>
        </w:r>
      </w:ins>
      <w:del w:id="1087" w:author="Nick.Tolimieri" w:date="2022-09-15T09:50:00Z">
        <w:r w:rsidRPr="00711510" w:rsidDel="00A13C9A">
          <w:delText>response</w:delText>
        </w:r>
      </w:del>
      <w:del w:id="1088"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7546E3">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711510">
        <w:rPr>
          <w:rPrChange w:id="1089" w:author="Nick.Tolimieri" w:date="2022-09-15T09:48:00Z">
            <w:rPr/>
          </w:rPrChange>
        </w:rPr>
        <w:fldChar w:fldCharType="separate"/>
      </w:r>
      <w:r w:rsidR="00E878A1" w:rsidRPr="00711510">
        <w:rPr>
          <w:noProof/>
        </w:rPr>
        <w:t>(Burt et al. 2018)</w:t>
      </w:r>
      <w:r w:rsidR="00E878A1" w:rsidRPr="00A10F7E">
        <w:fldChar w:fldCharType="end"/>
      </w:r>
      <w:r w:rsidRPr="00711510">
        <w:t xml:space="preserve">. </w:t>
      </w:r>
      <w:ins w:id="1090" w:author="Nick.Tolimieri" w:date="2022-09-15T10:10:00Z">
        <w:r w:rsidR="00BB3D36">
          <w:t>In part, i</w:t>
        </w:r>
      </w:ins>
      <w:moveToRangeStart w:id="1091" w:author="Nick.Tolimieri" w:date="2022-09-15T09:49:00Z" w:name="move114127780"/>
      <w:moveTo w:id="1092" w:author="Nick.Tolimieri" w:date="2022-09-15T09:49:00Z">
        <w:del w:id="1093" w:author="Nick.Tolimieri" w:date="2022-09-15T09:49:00Z">
          <w:r w:rsidR="00711510" w:rsidRPr="00140637" w:rsidDel="00711510">
            <w:delText>i</w:delText>
          </w:r>
        </w:del>
        <w:r w:rsidR="00711510" w:rsidRPr="00140637">
          <w:t>nvertebrates</w:t>
        </w:r>
      </w:moveTo>
      <w:ins w:id="1094" w:author="Nick.Tolimieri" w:date="2022-09-15T09:49:00Z">
        <w:r w:rsidR="00711510">
          <w:t xml:space="preserve"> densities </w:t>
        </w:r>
      </w:ins>
      <w:moveTo w:id="1095" w:author="Nick.Tolimieri" w:date="2022-09-15T09:49:00Z">
        <w:del w:id="1096" w:author="Nick.Tolimieri" w:date="2022-09-15T09:49:00Z">
          <w:r w:rsidR="00711510" w:rsidRPr="00140637" w:rsidDel="00711510">
            <w:delText>, which have been characterized by low densities</w:delText>
          </w:r>
        </w:del>
      </w:moveTo>
      <w:ins w:id="1097" w:author="Nick.Tolimieri" w:date="2022-09-15T09:49:00Z">
        <w:r w:rsidR="00711510">
          <w:t xml:space="preserve">have been low at these sites </w:t>
        </w:r>
      </w:ins>
      <w:ins w:id="1098" w:author="Nick.Tolimieri" w:date="2022-09-15T09:53:00Z">
        <w:r w:rsidR="007D6CDA">
          <w:t xml:space="preserve">since </w:t>
        </w:r>
      </w:ins>
      <w:moveTo w:id="1099" w:author="Nick.Tolimieri" w:date="2022-09-15T09:49:00Z">
        <w:del w:id="1100" w:author="Nick.Tolimieri" w:date="2022-09-15T09:49:00Z">
          <w:r w:rsidR="00711510" w:rsidRPr="00140637" w:rsidDel="00711510">
            <w:delText xml:space="preserve"> since r</w:delText>
          </w:r>
        </w:del>
      </w:moveTo>
      <w:ins w:id="1101" w:author="Nick.Tolimieri" w:date="2022-09-15T09:49:00Z">
        <w:r w:rsidR="00711510">
          <w:t>r</w:t>
        </w:r>
      </w:ins>
      <w:moveTo w:id="1102" w:author="Nick.Tolimieri" w:date="2022-09-15T09:49:00Z">
        <w:r w:rsidR="00711510" w:rsidRPr="00140637">
          <w:t xml:space="preserve">ecolonization of the area by </w:t>
        </w:r>
        <w:r w:rsidR="00711510" w:rsidRPr="00815B8D">
          <w:t>sea otters</w:t>
        </w:r>
        <w:del w:id="1103" w:author="Nick.Tolimieri" w:date="2022-09-15T09:56:00Z">
          <w:r w:rsidR="00711510" w:rsidRPr="00815B8D" w:rsidDel="007D6CDA">
            <w:delText xml:space="preserve"> </w:delText>
          </w:r>
          <w:r w:rsidR="00711510" w:rsidRPr="007546E3"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104" w:author="Nick.Tolimieri" w:date="2022-09-15T09:49:00Z">
        <w:del w:id="1105" w:author="Nick.Tolimieri" w:date="2022-09-15T09:56:00Z">
          <w:r w:rsidR="00711510" w:rsidRPr="00815B8D" w:rsidDel="007D6CDA">
            <w:rPr>
              <w:rPrChange w:id="1106" w:author="Nick.Tolimieri" w:date="2022-09-15T10:21:00Z">
                <w:rPr/>
              </w:rPrChange>
            </w:rPr>
          </w:r>
        </w:del>
      </w:ins>
      <w:moveTo w:id="1107" w:author="Nick.Tolimieri" w:date="2022-09-15T09:49:00Z">
        <w:del w:id="1108" w:author="Nick.Tolimieri" w:date="2022-09-15T09:56:00Z">
          <w:r w:rsidR="00711510" w:rsidRPr="00815B8D" w:rsidDel="007D6CDA">
            <w:rPr>
              <w:rPrChange w:id="1109" w:author="Nick.Tolimieri" w:date="2022-09-15T10:21:00Z">
                <w:rPr/>
              </w:rPrChange>
            </w:rPr>
            <w:fldChar w:fldCharType="end"/>
          </w:r>
        </w:del>
      </w:moveTo>
      <w:ins w:id="1110" w:author="Nick.Tolimieri" w:date="2022-09-15T09:49:00Z">
        <w:del w:id="1111" w:author="Nick.Tolimieri" w:date="2022-09-15T09:56:00Z"/>
      </w:ins>
      <w:moveTo w:id="1112" w:author="Nick.Tolimieri" w:date="2022-09-15T09:49:00Z">
        <w:del w:id="1113"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114" w:author="Nick.Tolimieri" w:date="2022-09-15T09:49:00Z">
        <w:r w:rsidR="00711510" w:rsidRPr="00815B8D">
          <w:t>a</w:t>
        </w:r>
      </w:ins>
      <w:ins w:id="1115" w:author="Nick.Tolimieri" w:date="2022-09-15T09:50:00Z">
        <w:r w:rsidR="00A13C9A" w:rsidRPr="00815B8D">
          <w:t>n</w:t>
        </w:r>
      </w:ins>
      <w:ins w:id="1116" w:author="Nick.Tolimieri" w:date="2022-09-15T09:49:00Z">
        <w:r w:rsidR="00711510" w:rsidRPr="00815B8D">
          <w:t xml:space="preserve">d </w:t>
        </w:r>
      </w:ins>
      <w:moveTo w:id="1117" w:author="Nick.Tolimieri" w:date="2022-09-15T09:49:00Z">
        <w:r w:rsidR="00711510" w:rsidRPr="00815B8D">
          <w:t xml:space="preserve">otter predation likely explains the low density </w:t>
        </w:r>
      </w:moveTo>
      <w:ins w:id="1118"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119" w:author="Nick.Tolimieri" w:date="2022-09-15T09:49:00Z">
        <w:r w:rsidR="00711510" w:rsidRPr="00815B8D">
          <w:t>and lack of temporal variation</w:t>
        </w:r>
        <w:del w:id="1120" w:author="Nick.Tolimieri" w:date="2022-09-15T10:17:00Z">
          <w:r w:rsidR="00711510" w:rsidRPr="00815B8D" w:rsidDel="00411B3A">
            <w:delText>, although Allee effects may also play a part</w:delText>
          </w:r>
        </w:del>
        <w:r w:rsidR="00711510" w:rsidRPr="00815B8D">
          <w:t>.</w:t>
        </w:r>
      </w:moveTo>
      <w:moveToRangeEnd w:id="1091"/>
      <w:ins w:id="1121" w:author="Nick.Tolimieri" w:date="2022-09-15T09:50:00Z">
        <w:r w:rsidR="00711510" w:rsidRPr="00815B8D">
          <w:t xml:space="preserve"> </w:t>
        </w:r>
      </w:ins>
      <w:ins w:id="1122" w:author="Nick.Tolimieri" w:date="2022-09-15T10:18:00Z">
        <w:r w:rsidR="00411B3A" w:rsidRPr="00815B8D">
          <w:rPr>
            <w:rPrChange w:id="1123"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124" w:author="Nick.Tolimieri" w:date="2022-09-15T10:21:00Z">
              <w:rPr>
                <w:highlight w:val="yellow"/>
              </w:rPr>
            </w:rPrChange>
          </w:rPr>
          <w:t xml:space="preserve">, so they may have exhibited little top-down pressure. </w:t>
        </w:r>
      </w:ins>
      <w:ins w:id="1125" w:author="Nick.Tolimieri" w:date="2022-09-15T10:25:00Z">
        <w:r w:rsidR="004661BC">
          <w:t xml:space="preserve">We also lack </w:t>
        </w:r>
      </w:ins>
      <w:ins w:id="1126" w:author="Nick.Tolimieri" w:date="2022-09-16T10:05:00Z">
        <w:r w:rsidR="005E28EE">
          <w:t>recent</w:t>
        </w:r>
      </w:ins>
      <w:ins w:id="1127" w:author="Nick.Tolimieri" w:date="2022-09-15T10:25:00Z">
        <w:r w:rsidR="004661BC">
          <w:t xml:space="preserve"> pre-SSWS data for these sites. </w:t>
        </w:r>
      </w:ins>
      <w:ins w:id="1128" w:author="Nick.Tolimieri" w:date="2022-09-15T10:26:00Z">
        <w:r w:rsidR="004661BC">
          <w:t>The s</w:t>
        </w:r>
      </w:ins>
      <w:ins w:id="1129" w:author="Nick.Tolimieri" w:date="2022-09-15T10:11:00Z">
        <w:r w:rsidR="00BB3D36" w:rsidRPr="00815B8D">
          <w:rPr>
            <w:rPrChange w:id="1130" w:author="Nick.Tolimieri" w:date="2022-09-15T10:21:00Z">
              <w:rPr>
                <w:highlight w:val="yellow"/>
              </w:rPr>
            </w:rPrChange>
          </w:rPr>
          <w:t>ea star die-off began in 201</w:t>
        </w:r>
      </w:ins>
      <w:ins w:id="1131" w:author="Nick.Tolimieri" w:date="2022-09-15T17:42:00Z">
        <w:r w:rsidR="00566708">
          <w:t>3</w:t>
        </w:r>
      </w:ins>
      <w:ins w:id="1132" w:author="Nick.Tolimieri" w:date="2022-09-16T10:06:00Z">
        <w:r w:rsidR="005E28EE">
          <w:t xml:space="preserve"> in Southern California with the first declines evident on the Washington coast and Puget Sound in 2014</w:t>
        </w:r>
      </w:ins>
      <w:ins w:id="1133" w:author="Nick.Tolimieri" w:date="2022-09-15T10:11:00Z">
        <w:r w:rsidR="00BB3D36" w:rsidRPr="00815B8D">
          <w:rPr>
            <w:rPrChange w:id="1134" w:author="Nick.Tolimieri" w:date="2022-09-15T10:21:00Z">
              <w:rPr>
                <w:highlight w:val="yellow"/>
              </w:rPr>
            </w:rPrChange>
          </w:rPr>
          <w:t xml:space="preserve"> </w:t>
        </w:r>
        <w:r w:rsidR="00BB3D36" w:rsidRPr="00815B8D">
          <w:rPr>
            <w:rPrChange w:id="1135"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36" w:author="Nick.Tolimieri" w:date="2022-09-15T10:21:00Z">
              <w:rPr>
                <w:highlight w:val="yellow"/>
              </w:rPr>
            </w:rPrChange>
          </w:rPr>
          <w:instrText xml:space="preserve"> ADDIN EN.CITE </w:instrText>
        </w:r>
        <w:r w:rsidR="00BB3D36" w:rsidRPr="00815B8D">
          <w:rPr>
            <w:rPrChange w:id="1137"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38" w:author="Nick.Tolimieri" w:date="2022-09-15T10:21:00Z">
              <w:rPr>
                <w:highlight w:val="yellow"/>
              </w:rPr>
            </w:rPrChange>
          </w:rPr>
          <w:instrText xml:space="preserve"> ADDIN EN.CITE.DATA </w:instrText>
        </w:r>
        <w:r w:rsidR="00BB3D36" w:rsidRPr="00815B8D">
          <w:rPr>
            <w:rPrChange w:id="1139" w:author="Nick.Tolimieri" w:date="2022-09-15T10:21:00Z">
              <w:rPr/>
            </w:rPrChange>
          </w:rPr>
        </w:r>
        <w:r w:rsidR="00BB3D36" w:rsidRPr="00815B8D">
          <w:rPr>
            <w:rPrChange w:id="1140" w:author="Nick.Tolimieri" w:date="2022-09-15T10:21:00Z">
              <w:rPr>
                <w:highlight w:val="yellow"/>
              </w:rPr>
            </w:rPrChange>
          </w:rPr>
          <w:fldChar w:fldCharType="end"/>
        </w:r>
        <w:r w:rsidR="00BB3D36" w:rsidRPr="00815B8D">
          <w:rPr>
            <w:rPrChange w:id="1141" w:author="Nick.Tolimieri" w:date="2022-09-15T10:21:00Z">
              <w:rPr/>
            </w:rPrChange>
          </w:rPr>
        </w:r>
        <w:r w:rsidR="00BB3D36" w:rsidRPr="00815B8D">
          <w:rPr>
            <w:rPrChange w:id="1142" w:author="Nick.Tolimieri" w:date="2022-09-15T10:21:00Z">
              <w:rPr>
                <w:highlight w:val="yellow"/>
              </w:rPr>
            </w:rPrChange>
          </w:rPr>
          <w:fldChar w:fldCharType="separate"/>
        </w:r>
        <w:r w:rsidR="00BB3D36" w:rsidRPr="00815B8D">
          <w:rPr>
            <w:noProof/>
            <w:rPrChange w:id="1143" w:author="Nick.Tolimieri" w:date="2022-09-15T10:21:00Z">
              <w:rPr>
                <w:noProof/>
                <w:highlight w:val="yellow"/>
              </w:rPr>
            </w:rPrChange>
          </w:rPr>
          <w:t>(Montecino-Latorre et al. 2016, Hamilton et al. 2021)</w:t>
        </w:r>
        <w:r w:rsidR="00BB3D36" w:rsidRPr="00815B8D">
          <w:rPr>
            <w:rPrChange w:id="1144" w:author="Nick.Tolimieri" w:date="2022-09-15T10:21:00Z">
              <w:rPr>
                <w:highlight w:val="yellow"/>
              </w:rPr>
            </w:rPrChange>
          </w:rPr>
          <w:fldChar w:fldCharType="end"/>
        </w:r>
      </w:ins>
      <w:ins w:id="1145" w:author="Nick.Tolimieri" w:date="2022-09-16T10:07:00Z">
        <w:r w:rsidR="00594F87">
          <w:t xml:space="preserve">/ </w:t>
        </w:r>
        <w:r w:rsidR="005E28EE">
          <w:t>S</w:t>
        </w:r>
      </w:ins>
      <w:ins w:id="1146" w:author="Nick.Tolimieri" w:date="2022-09-15T10:11:00Z">
        <w:r w:rsidR="00BB3D36" w:rsidRPr="00815B8D">
          <w:rPr>
            <w:rPrChange w:id="1147" w:author="Nick.Tolimieri" w:date="2022-09-15T10:21:00Z">
              <w:rPr>
                <w:highlight w:val="yellow"/>
              </w:rPr>
            </w:rPrChange>
          </w:rPr>
          <w:t xml:space="preserve">pecies like </w:t>
        </w:r>
        <w:r w:rsidR="00BB3D36" w:rsidRPr="00815B8D">
          <w:rPr>
            <w:i/>
            <w:rPrChange w:id="1148" w:author="Nick.Tolimieri" w:date="2022-09-15T10:21:00Z">
              <w:rPr>
                <w:i/>
                <w:highlight w:val="yellow"/>
              </w:rPr>
            </w:rPrChange>
          </w:rPr>
          <w:t xml:space="preserve">Pycnopodia </w:t>
        </w:r>
        <w:r w:rsidR="00BB3D36" w:rsidRPr="00815B8D">
          <w:rPr>
            <w:rPrChange w:id="1149" w:author="Nick.Tolimieri" w:date="2022-09-15T10:21:00Z">
              <w:rPr>
                <w:highlight w:val="yellow"/>
              </w:rPr>
            </w:rPrChange>
          </w:rPr>
          <w:t xml:space="preserve">did not fully crash until late 2017 </w:t>
        </w:r>
        <w:r w:rsidR="00BB3D36" w:rsidRPr="00815B8D">
          <w:rPr>
            <w:rPrChange w:id="1150"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51" w:author="Nick.Tolimieri" w:date="2022-09-15T10:21:00Z">
              <w:rPr>
                <w:highlight w:val="yellow"/>
              </w:rPr>
            </w:rPrChange>
          </w:rPr>
          <w:instrText xml:space="preserve"> ADDIN EN.CITE </w:instrText>
        </w:r>
        <w:r w:rsidR="00BB3D36" w:rsidRPr="00815B8D">
          <w:rPr>
            <w:rPrChange w:id="1152"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53" w:author="Nick.Tolimieri" w:date="2022-09-15T10:21:00Z">
              <w:rPr>
                <w:highlight w:val="yellow"/>
              </w:rPr>
            </w:rPrChange>
          </w:rPr>
          <w:instrText xml:space="preserve"> ADDIN EN.CITE.DATA </w:instrText>
        </w:r>
        <w:r w:rsidR="00BB3D36" w:rsidRPr="00815B8D">
          <w:rPr>
            <w:rPrChange w:id="1154" w:author="Nick.Tolimieri" w:date="2022-09-15T10:21:00Z">
              <w:rPr/>
            </w:rPrChange>
          </w:rPr>
        </w:r>
        <w:r w:rsidR="00BB3D36" w:rsidRPr="00815B8D">
          <w:rPr>
            <w:rPrChange w:id="1155" w:author="Nick.Tolimieri" w:date="2022-09-15T10:21:00Z">
              <w:rPr>
                <w:highlight w:val="yellow"/>
              </w:rPr>
            </w:rPrChange>
          </w:rPr>
          <w:fldChar w:fldCharType="end"/>
        </w:r>
        <w:r w:rsidR="00BB3D36" w:rsidRPr="00815B8D">
          <w:rPr>
            <w:rPrChange w:id="1156" w:author="Nick.Tolimieri" w:date="2022-09-15T10:21:00Z">
              <w:rPr/>
            </w:rPrChange>
          </w:rPr>
        </w:r>
        <w:r w:rsidR="00BB3D36" w:rsidRPr="00815B8D">
          <w:rPr>
            <w:rPrChange w:id="1157" w:author="Nick.Tolimieri" w:date="2022-09-15T10:21:00Z">
              <w:rPr>
                <w:highlight w:val="yellow"/>
              </w:rPr>
            </w:rPrChange>
          </w:rPr>
          <w:fldChar w:fldCharType="separate"/>
        </w:r>
        <w:r w:rsidR="00BB3D36" w:rsidRPr="00815B8D">
          <w:rPr>
            <w:noProof/>
            <w:rPrChange w:id="1158" w:author="Nick.Tolimieri" w:date="2022-09-15T10:21:00Z">
              <w:rPr>
                <w:noProof/>
                <w:highlight w:val="yellow"/>
              </w:rPr>
            </w:rPrChange>
          </w:rPr>
          <w:t>(declined to 75% occurrence as defined by Hamilton et al. 2021)</w:t>
        </w:r>
        <w:r w:rsidR="00BB3D36" w:rsidRPr="00815B8D">
          <w:rPr>
            <w:rPrChange w:id="1159" w:author="Nick.Tolimieri" w:date="2022-09-15T10:21:00Z">
              <w:rPr>
                <w:highlight w:val="yellow"/>
              </w:rPr>
            </w:rPrChange>
          </w:rPr>
          <w:fldChar w:fldCharType="end"/>
        </w:r>
        <w:r w:rsidR="00411B3A" w:rsidRPr="00815B8D">
          <w:t xml:space="preserve">. </w:t>
        </w:r>
      </w:ins>
      <w:ins w:id="1160" w:author="Nick.Tolimieri" w:date="2022-09-15T10:26:00Z">
        <w:r w:rsidR="004661BC">
          <w:t xml:space="preserve">So our surveys from 2015 and 2016 provide some information during the decline, but sea </w:t>
        </w:r>
      </w:ins>
      <w:ins w:id="1161" w:author="Nick.Tolimieri" w:date="2022-09-15T10:27:00Z">
        <w:r w:rsidR="004661BC">
          <w:t xml:space="preserve">star </w:t>
        </w:r>
        <w:r w:rsidR="004661BC">
          <w:lastRenderedPageBreak/>
          <w:t xml:space="preserve">densities were already low at this point. </w:t>
        </w:r>
      </w:ins>
      <w:ins w:id="1162" w:author="Nick.Tolimieri" w:date="2022-09-15T10:00:00Z">
        <w:r w:rsidR="00900C03" w:rsidRPr="00815B8D">
          <w:rPr>
            <w:rPrChange w:id="1163" w:author="Nick.Tolimieri" w:date="2022-09-15T10:21:00Z">
              <w:rPr>
                <w:highlight w:val="yellow"/>
              </w:rPr>
            </w:rPrChange>
          </w:rPr>
          <w:t>We also did not detect sig</w:t>
        </w:r>
      </w:ins>
      <w:ins w:id="1164" w:author="Nick.Tolimieri" w:date="2022-09-15T10:01:00Z">
        <w:r w:rsidR="00900C03" w:rsidRPr="00815B8D">
          <w:rPr>
            <w:rPrChange w:id="1165" w:author="Nick.Tolimieri" w:date="2022-09-15T10:21:00Z">
              <w:rPr>
                <w:highlight w:val="yellow"/>
              </w:rPr>
            </w:rPrChange>
          </w:rPr>
          <w:t>n</w:t>
        </w:r>
      </w:ins>
      <w:ins w:id="1166" w:author="Nick.Tolimieri" w:date="2022-09-15T10:00:00Z">
        <w:r w:rsidR="00900C03" w:rsidRPr="00815B8D">
          <w:rPr>
            <w:rPrChange w:id="1167" w:author="Nick.Tolimieri" w:date="2022-09-15T10:21:00Z">
              <w:rPr>
                <w:highlight w:val="yellow"/>
              </w:rPr>
            </w:rPrChange>
          </w:rPr>
          <w:t>s of sea star recovery from SSWS</w:t>
        </w:r>
      </w:ins>
      <w:ins w:id="1168" w:author="Nick.Tolimieri" w:date="2022-09-15T10:27:00Z">
        <w:r w:rsidR="00737511">
          <w:t xml:space="preserve"> after 2017</w:t>
        </w:r>
      </w:ins>
      <w:ins w:id="1169" w:author="Nick.Tolimieri" w:date="2022-09-15T10:00:00Z">
        <w:r w:rsidR="00900C03" w:rsidRPr="00815B8D">
          <w:rPr>
            <w:rPrChange w:id="1170" w:author="Nick.Tolimieri" w:date="2022-09-15T10:21:00Z">
              <w:rPr>
                <w:highlight w:val="yellow"/>
              </w:rPr>
            </w:rPrChange>
          </w:rPr>
          <w:t>.</w:t>
        </w:r>
      </w:ins>
      <w:ins w:id="1171" w:author="Nick.Tolimieri" w:date="2022-09-15T10:11:00Z">
        <w:r w:rsidR="00544DDD">
          <w:t xml:space="preserve"> </w:t>
        </w:r>
      </w:ins>
      <w:ins w:id="1172" w:author="Nick.Tolimieri" w:date="2022-09-15T10:27:00Z">
        <w:r w:rsidR="00544DDD">
          <w:t xml:space="preserve">For example, </w:t>
        </w:r>
      </w:ins>
      <w:del w:id="1173" w:author="Nick.Tolimieri" w:date="2022-09-15T09:50:00Z">
        <w:r w:rsidRPr="00815B8D" w:rsidDel="00711510">
          <w:delText>T</w:delText>
        </w:r>
      </w:del>
      <w:del w:id="1174" w:author="Nick.Tolimieri" w:date="2022-09-15T10:00:00Z">
        <w:r w:rsidRPr="00815B8D" w:rsidDel="00900C03">
          <w:delText>he s</w:delText>
        </w:r>
      </w:del>
      <w:del w:id="1175"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176" w:author="Nick.Tolimieri" w:date="2022-09-15T09:54:00Z">
        <w:r w:rsidRPr="00815B8D" w:rsidDel="007D6CDA">
          <w:delText xml:space="preserve"> </w:delText>
        </w:r>
      </w:del>
      <w:del w:id="1177" w:author="Nick.Tolimieri" w:date="2022-09-15T09:51:00Z">
        <w:r w:rsidRPr="00815B8D" w:rsidDel="008C19F1">
          <w:delText xml:space="preserve">but </w:delText>
        </w:r>
      </w:del>
      <w:del w:id="1178"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179" w:author="Nick.Tolimieri [2]" w:date="2022-09-13T16:03:00Z">
        <w:del w:id="1180" w:author="Nick.Tolimieri" w:date="2022-09-15T10:11:00Z">
          <w:r w:rsidR="00AD312D" w:rsidRPr="00815B8D" w:rsidDel="00BB3D36">
            <w:delText xml:space="preserve"> not </w:delText>
          </w:r>
        </w:del>
      </w:ins>
      <w:del w:id="1181" w:author="Nick.Tolimieri" w:date="2022-09-15T10:11:00Z">
        <w:r w:rsidRPr="00815B8D" w:rsidDel="00BB3D36">
          <w:delText xml:space="preserve"> </w:delText>
        </w:r>
        <w:r w:rsidR="00E63861" w:rsidRPr="00815B8D" w:rsidDel="00BB3D36">
          <w:delText>full</w:delText>
        </w:r>
      </w:del>
      <w:ins w:id="1182" w:author="Nick.Tolimieri [2]" w:date="2022-09-13T16:03:00Z">
        <w:del w:id="1183" w:author="Nick.Tolimieri" w:date="2022-09-15T10:11:00Z">
          <w:r w:rsidR="00AD312D" w:rsidRPr="00815B8D" w:rsidDel="00BB3D36">
            <w:delText>y</w:delText>
          </w:r>
        </w:del>
      </w:ins>
      <w:del w:id="1184"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proofErr w:type="spellStart"/>
      <w:ins w:id="1185" w:author="Nick.Tolimieri" w:date="2022-09-15T10:04:00Z">
        <w:r w:rsidR="00900C03" w:rsidRPr="00815B8D">
          <w:rPr>
            <w:i/>
          </w:rPr>
          <w:t>Pynopodia</w:t>
        </w:r>
        <w:proofErr w:type="spellEnd"/>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815B8D">
          <w:rPr>
            <w:rPrChange w:id="1186" w:author="Nick.Tolimieri" w:date="2022-09-15T10:21:00Z">
              <w:rPr/>
            </w:rPrChange>
          </w:rPr>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187" w:author="Nick.Tolimieri" w:date="2022-09-15T09:51:00Z">
        <w:r w:rsidRPr="00815B8D" w:rsidDel="008C19F1">
          <w:delText xml:space="preserve"> </w:delText>
        </w:r>
      </w:del>
      <w:del w:id="1188" w:author="Nick.Tolimieri" w:date="2022-09-15T09:57:00Z">
        <w:r w:rsidR="00F573AF" w:rsidRPr="00815B8D" w:rsidDel="00900C03">
          <w:delText>W</w:delText>
        </w:r>
      </w:del>
      <w:del w:id="1189" w:author="Nick.Tolimieri" w:date="2022-09-15T10:04:00Z">
        <w:r w:rsidR="00F573AF" w:rsidRPr="00815B8D" w:rsidDel="00900C03">
          <w:delText>ith t</w:delText>
        </w:r>
      </w:del>
      <w:del w:id="1190" w:author="Nick.Tolimieri" w:date="2022-09-15T10:07:00Z">
        <w:r w:rsidR="00F573AF" w:rsidRPr="00815B8D" w:rsidDel="00BB3D36">
          <w:delText>he exception of blood and leather stars, s</w:delText>
        </w:r>
        <w:r w:rsidRPr="00815B8D" w:rsidDel="00BB3D36">
          <w:delText>ea stars were uncommon</w:delText>
        </w:r>
      </w:del>
      <w:del w:id="1191" w:author="Nick.Tolimieri" w:date="2022-09-15T10:05:00Z">
        <w:r w:rsidR="003D5E2C" w:rsidRPr="00815B8D" w:rsidDel="00900C03">
          <w:delText>;</w:delText>
        </w:r>
      </w:del>
      <w:del w:id="1192" w:author="Nick.Tolimieri" w:date="2022-09-15T10:04:00Z">
        <w:r w:rsidR="003D5E2C" w:rsidRPr="00815B8D" w:rsidDel="00900C03">
          <w:delText xml:space="preserve"> i</w:delText>
        </w:r>
        <w:r w:rsidRPr="00815B8D" w:rsidDel="00900C03">
          <w:delText>n fact,</w:delText>
        </w:r>
      </w:del>
      <w:del w:id="1193" w:author="Nick.Tolimieri" w:date="2022-09-15T10:07:00Z">
        <w:r w:rsidRPr="00815B8D" w:rsidDel="00BB3D36">
          <w:delText xml:space="preserve"> </w:delText>
        </w:r>
      </w:del>
      <w:del w:id="1194"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195"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196"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197" w:author="Nick.Tolimieri" w:date="2022-09-15T10:19:00Z">
        <w:r w:rsidR="00B27D96" w:rsidRPr="00815B8D">
          <w:t>(as well as many of the other inverteb</w:t>
        </w:r>
        <w:r w:rsidR="00B27D96">
          <w:t xml:space="preserve">rates) </w:t>
        </w:r>
      </w:ins>
      <w:r w:rsidRPr="00711510">
        <w:t xml:space="preserve">may be due to </w:t>
      </w:r>
      <w:proofErr w:type="spellStart"/>
      <w:r w:rsidRPr="00711510">
        <w:t>Allee</w:t>
      </w:r>
      <w:proofErr w:type="spellEnd"/>
      <w:r w:rsidRPr="00711510">
        <w:t xml:space="preserve"> effects leading to failed reproduction</w:t>
      </w:r>
      <w:ins w:id="1198" w:author="Nick.Tolimieri" w:date="2022-09-15T10:20:00Z">
        <w:r w:rsidR="00B27D96">
          <w:t xml:space="preserve">. However, </w:t>
        </w:r>
      </w:ins>
      <w:del w:id="1199" w:author="Nick.Tolimieri" w:date="2022-09-15T10:20:00Z">
        <w:r w:rsidRPr="00711510" w:rsidDel="00B27D96">
          <w:delText xml:space="preserve"> and to d</w:delText>
        </w:r>
      </w:del>
      <w:ins w:id="1200" w:author="Nick.Tolimieri" w:date="2022-09-15T10:20:00Z">
        <w:r w:rsidR="00B27D96">
          <w:t xml:space="preserve">especially for </w:t>
        </w:r>
        <w:r w:rsidR="00B27D96" w:rsidRPr="00B27D96">
          <w:rPr>
            <w:i/>
            <w:rPrChange w:id="1201" w:author="Nick.Tolimieri" w:date="2022-09-15T10:20:00Z">
              <w:rPr/>
            </w:rPrChange>
          </w:rPr>
          <w:t>Pycnopodia</w:t>
        </w:r>
      </w:ins>
      <w:ins w:id="1202" w:author="Nick.Tolimieri" w:date="2022-09-16T10:07:00Z">
        <w:r w:rsidR="009A695E">
          <w:rPr>
            <w:i/>
          </w:rPr>
          <w:t>,</w:t>
        </w:r>
      </w:ins>
      <w:ins w:id="1203" w:author="Nick.Tolimieri" w:date="2022-09-15T10:20:00Z">
        <w:r w:rsidR="00B27D96">
          <w:t xml:space="preserve"> d</w:t>
        </w:r>
      </w:ins>
      <w:r w:rsidRPr="00711510">
        <w:t xml:space="preserve">isease persistence </w:t>
      </w:r>
      <w:del w:id="1204" w:author="Nick.Tolimieri" w:date="2022-09-15T10:20:00Z">
        <w:r w:rsidRPr="00711510" w:rsidDel="00B27D96">
          <w:delText>removing any recruits</w:delText>
        </w:r>
      </w:del>
      <w:ins w:id="1205" w:author="Nick.Tolimieri" w:date="2022-09-15T10:20:00Z">
        <w:r w:rsidR="00B27D96">
          <w:t>may also be prevent</w:t>
        </w:r>
      </w:ins>
      <w:ins w:id="1206" w:author="Nick.Tolimieri" w:date="2022-09-15T10:21:00Z">
        <w:r w:rsidR="00B27D96">
          <w:t>ing</w:t>
        </w:r>
      </w:ins>
      <w:ins w:id="1207"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711510">
        <w:rPr>
          <w:rPrChange w:id="1208" w:author="Nick.Tolimieri" w:date="2022-09-15T09:48: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711510">
        <w:rPr>
          <w:rPrChange w:id="1209" w:author="Nick.Tolimieri" w:date="2022-09-15T09:48:00Z">
            <w:rPr/>
          </w:rPrChange>
        </w:rPr>
      </w:r>
      <w:r w:rsidR="00E878A1" w:rsidRPr="00711510">
        <w:rPr>
          <w:rPrChange w:id="1210" w:author="Nick.Tolimieri" w:date="2022-09-15T09:48:00Z">
            <w:rPr/>
          </w:rPrChange>
        </w:rPr>
        <w:fldChar w:fldCharType="end"/>
      </w:r>
      <w:r w:rsidR="00E878A1" w:rsidRPr="00711510">
        <w:rPr>
          <w:rPrChange w:id="1211" w:author="Nick.Tolimieri" w:date="2022-09-15T09:48:00Z">
            <w:rPr/>
          </w:rPrChange>
        </w:rPr>
      </w:r>
      <w:r w:rsidR="00E878A1" w:rsidRPr="00711510">
        <w:rPr>
          <w:rPrChange w:id="1212" w:author="Nick.Tolimieri" w:date="2022-09-15T09:48:00Z">
            <w:rPr/>
          </w:rPrChange>
        </w:rPr>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213" w:author="Nick.Tolimieri" w:date="2022-09-16T10:55:00Z"/>
        </w:rPr>
      </w:pPr>
      <w:ins w:id="1214" w:author="Nick.Tolimieri" w:date="2022-09-16T10:25:00Z">
        <w:r>
          <w:t>Nearby Puget Sound</w:t>
        </w:r>
      </w:ins>
      <w:ins w:id="1215" w:author="Nick.Tolimieri" w:date="2022-09-16T10:27:00Z">
        <w:r>
          <w:t xml:space="preserve">, where </w:t>
        </w:r>
        <w:proofErr w:type="spellStart"/>
        <w:r w:rsidRPr="00A50EB8">
          <w:rPr>
            <w:i/>
            <w:rPrChange w:id="1216" w:author="Nick.Tolimieri" w:date="2022-09-16T10:27:00Z">
              <w:rPr/>
            </w:rPrChange>
          </w:rPr>
          <w:t>Nereocystis</w:t>
        </w:r>
        <w:proofErr w:type="spellEnd"/>
        <w:r>
          <w:t xml:space="preserve"> is the sole canopy forming kelp, </w:t>
        </w:r>
      </w:ins>
      <w:ins w:id="1217" w:author="Nick.Tolimieri" w:date="2022-09-16T10:57:00Z">
        <w:r w:rsidR="005869D6">
          <w:t>differed</w:t>
        </w:r>
      </w:ins>
      <w:ins w:id="1218" w:author="Nick.Tolimieri" w:date="2022-09-16T11:03:00Z">
        <w:r w:rsidR="000C26AA">
          <w:t xml:space="preserve"> likely because of the absence of redundant predators</w:t>
        </w:r>
      </w:ins>
      <w:ins w:id="1219" w:author="Nick.Tolimieri" w:date="2022-09-16T10:25:00Z">
        <w:r>
          <w:t xml:space="preserve">. </w:t>
        </w:r>
      </w:ins>
      <w:ins w:id="1220" w:author="Nick.Tolimieri" w:date="2022-09-16T10:51:00Z">
        <w:r w:rsidR="00A10F7E">
          <w:t>Effects of the MHW</w:t>
        </w:r>
      </w:ins>
      <w:ins w:id="1221" w:author="Nick.Tolimieri" w:date="2022-09-16T10:52:00Z">
        <w:r w:rsidR="00A10F7E">
          <w:t xml:space="preserve"> on kelp are somewhat hard to assess. </w:t>
        </w:r>
      </w:ins>
      <w:ins w:id="1222" w:author="Nick.Tolimieri" w:date="2022-09-16T10:31:00Z">
        <w:r w:rsidR="000B08AF">
          <w:t>Waters from the 2014-2016 MHW did penetrate Puget Sound leading to a 2.3</w:t>
        </w:r>
      </w:ins>
      <w:ins w:id="1223" w:author="Nick.Tolimieri" w:date="2022-09-16T11:03:00Z">
        <w:r w:rsidR="007844D4">
          <w:t>°C</w:t>
        </w:r>
      </w:ins>
      <w:ins w:id="1224"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225" w:author="Nick.Tolimieri" w:date="2022-09-16T10:31:00Z">
        <w:r w:rsidR="000B08AF">
          <w:t>.</w:t>
        </w:r>
      </w:ins>
      <w:ins w:id="1226" w:author="Nick.Tolimieri" w:date="2022-09-16T10:33:00Z">
        <w:r w:rsidR="000B08AF">
          <w:t xml:space="preserve"> However,</w:t>
        </w:r>
        <w:r w:rsidR="000B08AF">
          <w:t xml:space="preserve"> in the eastern Strait of St. Juan de Fuca</w:t>
        </w:r>
        <w:r w:rsidR="000B08AF">
          <w:t xml:space="preserve"> </w:t>
        </w:r>
      </w:ins>
      <w:ins w:id="1227" w:author="Nick.Tolimieri" w:date="2022-09-16T10:31:00Z">
        <w:r w:rsidR="000B08AF">
          <w:t xml:space="preserve"> </w:t>
        </w:r>
      </w:ins>
      <w:proofErr w:type="spellStart"/>
      <w:ins w:id="1228" w:author="Nick.Tolimieri" w:date="2022-09-16T10:27:00Z">
        <w:r w:rsidRPr="00ED1B32">
          <w:rPr>
            <w:i/>
          </w:rPr>
          <w:t>Nereocystis</w:t>
        </w:r>
        <w:proofErr w:type="spellEnd"/>
        <w:r>
          <w:rPr>
            <w:i/>
          </w:rPr>
          <w:t xml:space="preserve"> </w:t>
        </w:r>
        <w:r w:rsidR="000B08AF">
          <w:t xml:space="preserve">declined from 2007 onwards and </w:t>
        </w:r>
      </w:ins>
      <w:ins w:id="1229" w:author="Nick.Tolimieri" w:date="2022-09-16T10:33:00Z">
        <w:r w:rsidR="000B08AF">
          <w:t>did</w:t>
        </w:r>
      </w:ins>
      <w:ins w:id="1230" w:author="Nick.Tolimieri" w:date="2022-09-16T10:27:00Z">
        <w:r w:rsidR="000B08AF">
          <w:t xml:space="preserve"> not show obvious </w:t>
        </w:r>
      </w:ins>
      <w:ins w:id="1231"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232" w:author="Nick.Tolimieri" w:date="2022-09-16T10:28:00Z">
        <w:r w:rsidR="000B08AF">
          <w:t xml:space="preserve">. </w:t>
        </w:r>
      </w:ins>
      <w:ins w:id="1233" w:author="Nick.Tolimieri" w:date="2022-09-16T10:30:00Z">
        <w:r w:rsidR="000B08AF">
          <w:t>I</w:t>
        </w:r>
      </w:ins>
      <w:ins w:id="1234"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235" w:author="Nick.Tolimieri" w:date="2022-09-16T10:29:00Z">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236" w:author="Nick.Tolimieri" w:date="2022-09-16T10:29:00Z">
        <w:r w:rsidR="000B08AF">
          <w:t>.</w:t>
        </w:r>
      </w:ins>
      <w:ins w:id="1237" w:author="Nick.Tolimieri" w:date="2022-09-16T10:30:00Z">
        <w:r w:rsidR="000B08AF">
          <w:t xml:space="preserve"> </w:t>
        </w:r>
      </w:ins>
      <w:ins w:id="1238" w:author="Nick.Tolimieri" w:date="2022-09-16T10:34:00Z">
        <w:r w:rsidR="007546E3">
          <w:t xml:space="preserve">The predatory sea stars </w:t>
        </w:r>
        <w:r w:rsidR="007546E3" w:rsidRPr="007546E3">
          <w:rPr>
            <w:i/>
            <w:rPrChange w:id="1239" w:author="Nick.Tolimieri" w:date="2022-09-16T10:35:00Z">
              <w:rPr/>
            </w:rPrChange>
          </w:rPr>
          <w:t xml:space="preserve">Piaster </w:t>
        </w:r>
        <w:proofErr w:type="spellStart"/>
        <w:r w:rsidR="007546E3" w:rsidRPr="007546E3">
          <w:rPr>
            <w:i/>
            <w:rPrChange w:id="1240" w:author="Nick.Tolimieri" w:date="2022-09-16T10:35:00Z">
              <w:rPr/>
            </w:rPrChange>
          </w:rPr>
          <w:t>brevispinnus</w:t>
        </w:r>
        <w:proofErr w:type="spellEnd"/>
        <w:r w:rsidR="007546E3">
          <w:t xml:space="preserve"> and </w:t>
        </w:r>
        <w:r w:rsidR="007546E3" w:rsidRPr="007546E3">
          <w:rPr>
            <w:i/>
            <w:rPrChange w:id="1241" w:author="Nick.Tolimieri" w:date="2022-09-16T10:35:00Z">
              <w:rPr/>
            </w:rPrChange>
          </w:rPr>
          <w:t xml:space="preserve">Pycnopodia </w:t>
        </w:r>
        <w:r w:rsidR="007546E3">
          <w:t xml:space="preserve">both began to decline in 2014, while at the same time purple urchins and green urchins increased in various basins within </w:t>
        </w:r>
      </w:ins>
      <w:ins w:id="1242"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243" w:author="Nick.Tolimieri" w:date="2022-09-16T10:36:00Z">
        <w:r w:rsidR="007546E3">
          <w:t>.</w:t>
        </w:r>
      </w:ins>
      <w:ins w:id="1244" w:author="Nick.Tolimieri" w:date="2022-09-16T10:49:00Z">
        <w:r w:rsidR="00A10F7E">
          <w:t xml:space="preserve"> </w:t>
        </w:r>
        <w:r w:rsidR="00A10F7E">
          <w:rPr>
            <w:i/>
          </w:rPr>
          <w:t>Pycnopodia</w:t>
        </w:r>
        <w:r w:rsidR="00A10F7E">
          <w:t xml:space="preserve"> was highly abundant in Puget Sound and the Salish Sea in general</w:t>
        </w:r>
      </w:ins>
      <w:ins w:id="1245" w:author="Nick.Tolimieri" w:date="2022-09-16T10:51:00Z">
        <w:r w:rsidR="00A10F7E">
          <w:t xml:space="preserve"> prior to SSWS</w:t>
        </w:r>
      </w:ins>
      <w:ins w:id="1246"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247"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248" w:author="Nick.Tolimieri" w:date="2022-09-16T10:51:00Z">
        <w:r w:rsidR="00A10F7E">
          <w:t>. Thus the increase in urchin densities in Puget Sound</w:t>
        </w:r>
      </w:ins>
      <w:ins w:id="1249"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250" w:author="Nick.Tolimieri" w:date="2022-09-16T10:55:00Z">
        <w:r w:rsidR="00261F22">
          <w:t>.</w:t>
        </w:r>
      </w:ins>
    </w:p>
    <w:p w14:paraId="7B8D4C6A" w14:textId="13CD7019" w:rsidR="00471A3D" w:rsidRPr="00711510" w:rsidDel="00055812" w:rsidRDefault="00CA4F65">
      <w:pPr>
        <w:rPr>
          <w:del w:id="1251" w:author="Nick.Tolimieri" w:date="2022-09-15T17:59:00Z"/>
        </w:rPr>
      </w:pPr>
      <w:del w:id="1252" w:author="Nick.Tolimieri" w:date="2022-09-15T09:50:00Z">
        <w:r w:rsidRPr="00711510" w:rsidDel="00711510">
          <w:lastRenderedPageBreak/>
          <w:delText xml:space="preserve"> For the other </w:delText>
        </w:r>
      </w:del>
      <w:moveFromRangeStart w:id="1253" w:author="Nick.Tolimieri" w:date="2022-09-15T09:49:00Z" w:name="move114127780"/>
      <w:moveFrom w:id="1254" w:author="Nick.Tolimieri" w:date="2022-09-15T09:49:00Z">
        <w:del w:id="1255"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256" w:author="Nick.Tolimieri" w:date="2022-09-15T09:49:00Z"/>
      <w:moveFrom w:id="1257" w:author="Nick.Tolimieri" w:date="2022-09-15T09:49:00Z">
        <w:del w:id="1258" w:author="Nick.Tolimieri" w:date="2022-09-15T09:50:00Z">
          <w:r w:rsidR="00E878A1" w:rsidRPr="007546E3" w:rsidDel="00711510">
            <w:fldChar w:fldCharType="end"/>
          </w:r>
        </w:del>
      </w:moveFrom>
      <w:del w:id="1259" w:author="Nick.Tolimieri" w:date="2022-09-15T09:49:00Z"/>
      <w:moveFrom w:id="1260" w:author="Nick.Tolimieri" w:date="2022-09-15T09:49:00Z">
        <w:del w:id="1261"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262" w:author="Nick.Tolimieri" w:date="2022-09-16T10:27:00Z">
          <w:r w:rsidR="00EF0B3C" w:rsidRPr="00711510" w:rsidDel="00A50EB8">
            <w:delText xml:space="preserve"> </w:delText>
          </w:r>
        </w:del>
      </w:moveFrom>
      <w:moveFromRangeEnd w:id="1253"/>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w:t>
      </w:r>
      <w:r>
        <w:lastRenderedPageBreak/>
        <w:t xml:space="preserve">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proofErr w:type="gramStart"/>
      <w:r>
        <w:t>a</w:t>
      </w:r>
      <w:proofErr w:type="gramEnd"/>
      <w:r>
        <w:t xml:space="preserve">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263" w:author="Nick.Tolimieri [2]" w:date="2022-09-13T16:04:00Z">
        <w:r w:rsidDel="00AD312D">
          <w:delText>shocks</w:delText>
        </w:r>
        <w:r w:rsidR="005504D7" w:rsidDel="00AD312D">
          <w:delText xml:space="preserve"> </w:delText>
        </w:r>
      </w:del>
      <w:ins w:id="1264"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xml:space="preserve">. This finding is consistent with recent work suggesting that kelps themselves benefit from spatial portfolio diversification in the face of wave exposure-induced </w:t>
      </w:r>
      <w:r>
        <w:lastRenderedPageBreak/>
        <w:t>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65" w:name="_2ckoofy96g8s" w:colFirst="0" w:colLast="0"/>
      <w:bookmarkEnd w:id="1265"/>
      <w:r>
        <w:t>Acknowledgements</w:t>
      </w:r>
    </w:p>
    <w:p w14:paraId="30BDF20D" w14:textId="782E7429" w:rsidR="00471A3D" w:rsidRDefault="00EF0B3C" w:rsidP="00985276">
      <w:r>
        <w:t xml:space="preserve">We thank </w:t>
      </w:r>
      <w:del w:id="1266" w:author="Nick.Tolimieri [2]" w:date="2022-09-06T15:20:00Z">
        <w:r w:rsidDel="000E4E61">
          <w:rPr>
            <w:highlight w:val="yellow"/>
          </w:rPr>
          <w:delText>XX</w:delText>
        </w:r>
        <w:r w:rsidDel="000E4E61">
          <w:delText xml:space="preserve"> </w:delText>
        </w:r>
      </w:del>
      <w:ins w:id="1267" w:author="Nick.Tolimieri [2]" w:date="2022-09-06T15:20:00Z">
        <w:r w:rsidR="000E4E61">
          <w:t xml:space="preserve">one </w:t>
        </w:r>
      </w:ins>
      <w:r>
        <w:t>anonymous reviewer</w:t>
      </w:r>
      <w:del w:id="1268" w:author="Nick.Tolimieri [2]" w:date="2022-09-06T15:20:00Z">
        <w:r w:rsidDel="000E4E61">
          <w:delText>s</w:delText>
        </w:r>
      </w:del>
      <w:r>
        <w:t xml:space="preserve">, </w:t>
      </w:r>
      <w:ins w:id="1269" w:author="Nick.Tolimieri [2]" w:date="2022-09-06T15:20:00Z">
        <w:r w:rsidR="000E4E61">
          <w:t xml:space="preserve">J. Byrnes, </w:t>
        </w:r>
      </w:ins>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w:t>
      </w:r>
      <w:del w:id="1270" w:author="Nick.Tolimieri [2]" w:date="2022-09-13T12:52:00Z">
        <w:r w:rsidDel="008571A3">
          <w:delText xml:space="preserve"> Special thanks to R.C. Wilson and B.J. Wagner</w:delText>
        </w:r>
      </w:del>
      <w:del w:id="1271" w:author="Nick.Tolimieri [2]" w:date="2022-09-13T12:53:00Z">
        <w:r w:rsidDel="008571A3">
          <w:delText>.</w:delText>
        </w:r>
      </w:del>
      <w:r>
        <w:t xml:space="preserve"> </w:t>
      </w:r>
      <w:bookmarkStart w:id="1272" w:name="_tfgwewy7a3j9" w:colFirst="0" w:colLast="0"/>
      <w:bookmarkEnd w:id="1272"/>
      <w:r>
        <w:br w:type="page"/>
      </w:r>
    </w:p>
    <w:p w14:paraId="01FBA58F" w14:textId="77777777" w:rsidR="00471A3D" w:rsidRDefault="00EF0B3C">
      <w:pPr>
        <w:pStyle w:val="Heading1"/>
      </w:pPr>
      <w:bookmarkStart w:id="1273" w:name="_jyj55lpsprbv" w:colFirst="0" w:colLast="0"/>
      <w:bookmarkEnd w:id="1273"/>
      <w:r>
        <w:lastRenderedPageBreak/>
        <w:t>Literature Cited</w:t>
      </w:r>
    </w:p>
    <w:bookmarkStart w:id="1274" w:name="_vq7lwaa8xm4l" w:colFirst="0" w:colLast="0"/>
    <w:bookmarkEnd w:id="1274"/>
    <w:p w14:paraId="2DDF61F1" w14:textId="77777777" w:rsidR="000C72E1" w:rsidRPr="000C72E1" w:rsidRDefault="00E878A1" w:rsidP="000C72E1">
      <w:pPr>
        <w:pStyle w:val="EndNoteBibliography"/>
        <w:ind w:left="720" w:hanging="720"/>
      </w:pPr>
      <w:ins w:id="1275" w:author="Nick.Tolimieri [2]" w:date="2022-09-12T15:58:00Z">
        <w:r w:rsidRPr="00E878A1">
          <w:fldChar w:fldCharType="begin"/>
        </w:r>
        <w:r w:rsidRPr="00E878A1">
          <w:instrText xml:space="preserve"> ADDIN EN.REFLIST </w:instrText>
        </w:r>
        <w:r w:rsidRPr="00E878A1">
          <w:fldChar w:fldCharType="separate"/>
        </w:r>
      </w:ins>
      <w:r w:rsidR="000C72E1" w:rsidRPr="000C72E1">
        <w:t>Ammann AJ (2004) SMURFs: standard monitoring unts for the recruitment of temperate reef fishes. J Exp Mar Biol Ecol 299:135-154</w:t>
      </w:r>
    </w:p>
    <w:p w14:paraId="0A2604D4" w14:textId="77777777" w:rsidR="000C72E1" w:rsidRPr="000C72E1" w:rsidRDefault="000C72E1" w:rsidP="000C72E1">
      <w:pPr>
        <w:pStyle w:val="EndNoteBibliography"/>
        <w:ind w:left="720" w:hanging="720"/>
      </w:pPr>
      <w:r w:rsidRPr="000C72E1">
        <w:t>Anderson MJ (2001) A new method for non-parametric multivariate analysis of variance. Austral Ecology 26:32-46</w:t>
      </w:r>
    </w:p>
    <w:p w14:paraId="37BC1A37" w14:textId="77777777" w:rsidR="000C72E1" w:rsidRPr="000C72E1" w:rsidRDefault="000C72E1" w:rsidP="000C72E1">
      <w:pPr>
        <w:pStyle w:val="EndNoteBibliography"/>
        <w:ind w:left="720" w:hanging="720"/>
      </w:pPr>
      <w:r w:rsidRPr="000C72E1">
        <w:t>Anderson MJ, Willis TJ (2003) Canonical analysis of principal coordinates: A useful method of constrained ordination for ecology. Ecology 84:511-525</w:t>
      </w:r>
    </w:p>
    <w:p w14:paraId="00F621BD" w14:textId="77777777" w:rsidR="000C72E1" w:rsidRPr="000C72E1" w:rsidRDefault="000C72E1" w:rsidP="000C72E1">
      <w:pPr>
        <w:pStyle w:val="EndNoteBibliography"/>
        <w:ind w:left="720" w:hanging="720"/>
      </w:pPr>
      <w:r w:rsidRPr="000C72E1">
        <w:t>Andrews KS, Anderson TW (2004) Habitat-dependent recruitment of two temperate reef fishes at multiple spatial scales. Marine Ecology-Progress Series 277:231-244</w:t>
      </w:r>
    </w:p>
    <w:p w14:paraId="288B0F98" w14:textId="77777777" w:rsidR="000C72E1" w:rsidRPr="000C72E1" w:rsidRDefault="000C72E1" w:rsidP="000C72E1">
      <w:pPr>
        <w:pStyle w:val="EndNoteBibliography"/>
        <w:ind w:left="720" w:hanging="720"/>
      </w:pPr>
      <w:r w:rsidRPr="000C72E1">
        <w:t>Arafeh-Dalmau N, Montano-Moctezuma G, Martinez JA, Beas-Luna R, Schoeman DS, Torres-Moye G (2019) Extreme Marine Heatwaves Alter Kelp Forest Community Near Its Equatorward Distribution Limit. Front Mar Sci 6</w:t>
      </w:r>
    </w:p>
    <w:p w14:paraId="1839727B" w14:textId="77777777" w:rsidR="000C72E1" w:rsidRPr="000C72E1" w:rsidRDefault="000C72E1" w:rsidP="000C72E1">
      <w:pPr>
        <w:pStyle w:val="EndNoteBibliography"/>
        <w:ind w:left="720" w:hanging="720"/>
      </w:pPr>
      <w:r w:rsidRPr="000C72E1">
        <w:t>Basch LV, Tegner MJ (2007) Reproductive responses of purple sea urchin (Strongylocentrotus purpuratus) populations to environmental conditions across a coastal depth gradient. B Mar Sci 81:255-282</w:t>
      </w:r>
    </w:p>
    <w:p w14:paraId="63CAC6B4" w14:textId="77777777" w:rsidR="000C72E1" w:rsidRPr="000C72E1" w:rsidRDefault="000C72E1" w:rsidP="000C72E1">
      <w:pPr>
        <w:pStyle w:val="EndNoteBibliography"/>
        <w:ind w:left="720" w:hanging="720"/>
      </w:pPr>
      <w:r w:rsidRPr="000C72E1">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CFA66CF" w14:textId="77777777" w:rsidR="000C72E1" w:rsidRPr="000C72E1" w:rsidRDefault="000C72E1" w:rsidP="000C72E1">
      <w:pPr>
        <w:pStyle w:val="EndNoteBibliography"/>
        <w:ind w:left="720" w:hanging="720"/>
      </w:pPr>
      <w:r w:rsidRPr="000C72E1">
        <w:t>Berry HD, Calloway M, Ledbetter J (2019) Bull kelp monitoring in South Puget Sound in 2017 and 2018. Washington State  Department of Natural Resources, Aquatic Resources Division, Olympia, WA</w:t>
      </w:r>
    </w:p>
    <w:p w14:paraId="02E1642B" w14:textId="77777777" w:rsidR="000C72E1" w:rsidRPr="000C72E1" w:rsidRDefault="000C72E1" w:rsidP="000C72E1">
      <w:pPr>
        <w:pStyle w:val="EndNoteBibliography"/>
        <w:ind w:left="720" w:hanging="720"/>
      </w:pPr>
      <w:r w:rsidRPr="000C72E1">
        <w:t>Berry HD, Mumford TF, Christiaen B, Dowty P, Calloway M, Ferrier L, Grossman EE, VanArendonk NR (2021) Long-term changes in kelp forests in an inner basin of the Salish Sea. Plos One 16</w:t>
      </w:r>
    </w:p>
    <w:p w14:paraId="134BCAA5" w14:textId="77777777" w:rsidR="000C72E1" w:rsidRPr="000C72E1" w:rsidRDefault="000C72E1" w:rsidP="000C72E1">
      <w:pPr>
        <w:pStyle w:val="EndNoteBibliography"/>
        <w:ind w:left="720" w:hanging="720"/>
      </w:pPr>
      <w:r w:rsidRPr="000C72E1">
        <w:t>Bond NA, Cronin MF, Freeland H, Mantua N (2015) Causes and impacts of the 2014 warm anomaly in the NE Pacific. Geophysical Research Letters 42:3414-3420</w:t>
      </w:r>
    </w:p>
    <w:p w14:paraId="5519FDF7" w14:textId="77777777" w:rsidR="000C72E1" w:rsidRPr="000C72E1" w:rsidRDefault="000C72E1" w:rsidP="000C72E1">
      <w:pPr>
        <w:pStyle w:val="EndNoteBibliography"/>
        <w:ind w:left="720" w:hanging="720"/>
      </w:pPr>
      <w:r w:rsidRPr="000C72E1">
        <w:t>Breeman AM (1990) Expected effects of changing seawater temperatures on the geographic distribution of seaweed species.  Expected effects of climatic change on marine coastal ecosystems. Springer</w:t>
      </w:r>
    </w:p>
    <w:p w14:paraId="4B7FDA31" w14:textId="77777777" w:rsidR="000C72E1" w:rsidRPr="000C72E1" w:rsidRDefault="000C72E1" w:rsidP="000C72E1">
      <w:pPr>
        <w:pStyle w:val="EndNoteBibliography"/>
        <w:ind w:left="720" w:hanging="720"/>
      </w:pPr>
      <w:r w:rsidRPr="000C72E1">
        <w:t>Burnham KP, Anderson DR (1998) Model selection and inference: a practical information-theoretic approach. Springer-Verlag, New York, NY</w:t>
      </w:r>
    </w:p>
    <w:p w14:paraId="0B996CF4" w14:textId="77777777" w:rsidR="000C72E1" w:rsidRPr="000C72E1" w:rsidRDefault="000C72E1" w:rsidP="000C72E1">
      <w:pPr>
        <w:pStyle w:val="EndNoteBibliography"/>
        <w:ind w:left="720" w:hanging="720"/>
      </w:pPr>
      <w:r w:rsidRPr="000C72E1">
        <w:t>Burrows MT, Hawkins SJ, Moore JJ, Adams L, Sugden H, Firth L, Mieszkowska N (2020) Global‐scale species distributions predict temperature‐related changes in species composition of rocky shore communities in Britain. Global Change Biol 26:2093-2105</w:t>
      </w:r>
    </w:p>
    <w:p w14:paraId="67ABC360" w14:textId="77777777" w:rsidR="000C72E1" w:rsidRPr="000C72E1" w:rsidRDefault="000C72E1" w:rsidP="000C72E1">
      <w:pPr>
        <w:pStyle w:val="EndNoteBibliography"/>
        <w:ind w:left="720" w:hanging="720"/>
      </w:pPr>
      <w:r w:rsidRPr="000C72E1">
        <w:t>Burt JM, Tinker MT, Okamoto DK, Demes KW, Holmes K, Salomon AK (2018) Sudden collapse of a mesopredator reveals its complementary role in mediating rocky reef regime shifts. P Roy Soc B-Biol Sci 285</w:t>
      </w:r>
    </w:p>
    <w:p w14:paraId="337CE5FC" w14:textId="77777777" w:rsidR="000C72E1" w:rsidRPr="000C72E1" w:rsidRDefault="000C72E1" w:rsidP="000C72E1">
      <w:pPr>
        <w:pStyle w:val="EndNoteBibliography"/>
        <w:ind w:left="720" w:hanging="720"/>
      </w:pPr>
      <w:r w:rsidRPr="000C72E1">
        <w:t>Camus C, Buschmann AH (2017) Macrocystis pyrifera aquafarming: Production optimization of rope-seeded juvenile sporophytes. Aquaculture 468:107-114</w:t>
      </w:r>
    </w:p>
    <w:p w14:paraId="3600C807" w14:textId="77777777" w:rsidR="000C72E1" w:rsidRPr="000C72E1" w:rsidRDefault="000C72E1" w:rsidP="000C72E1">
      <w:pPr>
        <w:pStyle w:val="EndNoteBibliography"/>
        <w:ind w:left="720" w:hanging="720"/>
      </w:pPr>
      <w:r w:rsidRPr="000C72E1">
        <w:t>Carpenter SR, Folke C, Scheffer M, F.R. W (2009) Resilience: accounting for the noncomputable. . Ecology and Society 14:13</w:t>
      </w:r>
    </w:p>
    <w:p w14:paraId="32B08A58" w14:textId="77777777" w:rsidR="000C72E1" w:rsidRPr="000C72E1" w:rsidRDefault="000C72E1" w:rsidP="000C72E1">
      <w:pPr>
        <w:pStyle w:val="EndNoteBibliography"/>
        <w:ind w:left="720" w:hanging="720"/>
      </w:pPr>
      <w:r w:rsidRPr="000C72E1">
        <w:lastRenderedPageBreak/>
        <w:t>Carr MH (1991) Habitat selection and recruitment of an assemblage of temperate zone reef fishes. J Exp Mar Biol Ecol 146:113-137</w:t>
      </w:r>
    </w:p>
    <w:p w14:paraId="140C1B9C" w14:textId="77777777" w:rsidR="000C72E1" w:rsidRPr="000C72E1" w:rsidRDefault="000C72E1" w:rsidP="000C72E1">
      <w:pPr>
        <w:pStyle w:val="EndNoteBibliography"/>
        <w:ind w:left="720" w:hanging="720"/>
      </w:pPr>
      <w:r w:rsidRPr="000C72E1">
        <w:t>Castorani MCN, Reed DC, Alberto F, Bell TW, Simons RD, Cavanaugh KC, Siegel DA, Raimondi PT (2015) Connectivity structures local population dynamics: a long-term empirical test in a large metapopulation system. Ecology 96:3141-3152</w:t>
      </w:r>
    </w:p>
    <w:p w14:paraId="3889A5C2" w14:textId="77777777" w:rsidR="000C72E1" w:rsidRPr="000C72E1" w:rsidRDefault="000C72E1" w:rsidP="000C72E1">
      <w:pPr>
        <w:pStyle w:val="EndNoteBibliography"/>
        <w:ind w:left="720" w:hanging="720"/>
      </w:pPr>
      <w:r w:rsidRPr="000C72E1">
        <w:t>Cavanaugh KC, Reed DC, Bell TW, Castorani MN, Beas-Luna R (2019) Spatial Variability in the Resistance and Resilience of Giant Kelp in Southern and Baja California to a Multiyear Heatwave. Front Mar Sci 6</w:t>
      </w:r>
    </w:p>
    <w:p w14:paraId="2FB97BA6" w14:textId="77777777" w:rsidR="000C72E1" w:rsidRPr="000C72E1" w:rsidRDefault="000C72E1" w:rsidP="000C72E1">
      <w:pPr>
        <w:pStyle w:val="EndNoteBibliography"/>
        <w:ind w:left="720" w:hanging="720"/>
      </w:pPr>
      <w:r w:rsidRPr="000C72E1">
        <w:t>Cavanaugh KC, Siegel DA, Reed DC, Dennison PE (2011) Environmental controls of giant-kelp biomass in the Santa Barbara Channel, California. Mar Ecol Prog Ser 429:1-17</w:t>
      </w:r>
    </w:p>
    <w:p w14:paraId="697578E0" w14:textId="77777777" w:rsidR="000C72E1" w:rsidRPr="000C72E1" w:rsidRDefault="000C72E1" w:rsidP="000C72E1">
      <w:pPr>
        <w:pStyle w:val="EndNoteBibliography"/>
        <w:ind w:left="720" w:hanging="720"/>
      </w:pPr>
      <w:r w:rsidRPr="000C72E1">
        <w:t>Cavole LM, Demko AM, Diner RE, Giddings A, Koester I, Pagniello CMLS, Paulsen ML, Ramirez-Valdez A, Schwenck SM, Yen NK, Zill ME, Franks PJS (2016) Biological Impacts of the 2013-2015 Warm-Water Anomaly in the Northeast Pacific. Oceanography 29:273-285</w:t>
      </w:r>
    </w:p>
    <w:p w14:paraId="720B1415" w14:textId="77777777" w:rsidR="000C72E1" w:rsidRPr="000C72E1" w:rsidRDefault="000C72E1" w:rsidP="000C72E1">
      <w:pPr>
        <w:pStyle w:val="EndNoteBibliography"/>
        <w:ind w:left="720" w:hanging="720"/>
      </w:pPr>
      <w:r w:rsidRPr="000C72E1">
        <w:t>Cheung WWL, Frölicher TL (2020) Marine heatwaves exacerbate climate change impacts for fisheries in the northeast Pacific. Sci Rep-Uk 10:6678</w:t>
      </w:r>
    </w:p>
    <w:p w14:paraId="3E4600E1" w14:textId="77777777" w:rsidR="000C72E1" w:rsidRPr="000C72E1" w:rsidRDefault="000C72E1" w:rsidP="000C72E1">
      <w:pPr>
        <w:pStyle w:val="EndNoteBibliography"/>
        <w:ind w:left="720" w:hanging="720"/>
      </w:pPr>
      <w:r w:rsidRPr="000C72E1">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7BF35AA1" w14:textId="77777777" w:rsidR="000C72E1" w:rsidRPr="000C72E1" w:rsidRDefault="000C72E1" w:rsidP="000C72E1">
      <w:pPr>
        <w:pStyle w:val="EndNoteBibliography"/>
        <w:ind w:left="720" w:hanging="720"/>
      </w:pPr>
      <w:r w:rsidRPr="000C72E1">
        <w:t>Connell SD (2005) Assembly and maintenance of subtidal habitat heterogeneity: synergistic effects of light penetration and sedimentation. Mar Ecol Prog Ser 289:53-61</w:t>
      </w:r>
    </w:p>
    <w:p w14:paraId="78FF925E" w14:textId="77777777" w:rsidR="000C72E1" w:rsidRPr="000C72E1" w:rsidRDefault="000C72E1" w:rsidP="000C72E1">
      <w:pPr>
        <w:pStyle w:val="EndNoteBibliography"/>
        <w:ind w:left="720" w:hanging="720"/>
      </w:pPr>
      <w:r w:rsidRPr="000C72E1">
        <w:t>Dayton PK, Currie V, Gerrodette T, Keller BD, Rosenthal R, Tresca DV (1984) Patch dynamics and stability of some California kelp communities. Ecological monographs 54:253-289</w:t>
      </w:r>
    </w:p>
    <w:p w14:paraId="161EF4A7" w14:textId="77777777" w:rsidR="000C72E1" w:rsidRPr="000C72E1" w:rsidRDefault="000C72E1" w:rsidP="000C72E1">
      <w:pPr>
        <w:pStyle w:val="EndNoteBibliography"/>
        <w:ind w:left="720" w:hanging="720"/>
      </w:pPr>
      <w:r w:rsidRPr="000C72E1">
        <w:t>Dayton PK, Tegner MJ (1984) Catastrophic Storms, El-Nino, and Patch Stability in a Southern-California Kelp Community. Science 224:283-285</w:t>
      </w:r>
    </w:p>
    <w:p w14:paraId="32EC468F" w14:textId="77777777" w:rsidR="000C72E1" w:rsidRPr="000C72E1" w:rsidRDefault="000C72E1" w:rsidP="000C72E1">
      <w:pPr>
        <w:pStyle w:val="EndNoteBibliography"/>
        <w:ind w:left="720" w:hanging="720"/>
      </w:pPr>
      <w:r w:rsidRPr="000C72E1">
        <w:t>Deysher LE, Dean TA (1986a) In situ recruitment of sporophytes of the giant kelp, Macrocystis pyrifera (L.) C.A. Agardh: Effects of physical factors. J Exp Mar Biol Ecol 103:41-63</w:t>
      </w:r>
    </w:p>
    <w:p w14:paraId="3484318B" w14:textId="77777777" w:rsidR="000C72E1" w:rsidRPr="000C72E1" w:rsidRDefault="000C72E1" w:rsidP="000C72E1">
      <w:pPr>
        <w:pStyle w:val="EndNoteBibliography"/>
        <w:ind w:left="720" w:hanging="720"/>
      </w:pPr>
      <w:r w:rsidRPr="000C72E1">
        <w:t>Deysher LE, Dean TA (1986b) Interactive effects of light and temperature on sporophyte production in the giant kelp Macrocystis pyrifera. Marine Biology 93:17-20</w:t>
      </w:r>
    </w:p>
    <w:p w14:paraId="559ACC85" w14:textId="77777777" w:rsidR="000C72E1" w:rsidRPr="000C72E1" w:rsidRDefault="000C72E1" w:rsidP="000C72E1">
      <w:pPr>
        <w:pStyle w:val="EndNoteBibliography"/>
        <w:ind w:left="720" w:hanging="720"/>
      </w:pPr>
      <w:r w:rsidRPr="000C72E1">
        <w:t>Duggins DO (1983) Starfish Predation and the Creation of Mosaic Patterns in a Kelp-Dominated Community. Ecology 64:1610-1619</w:t>
      </w:r>
    </w:p>
    <w:p w14:paraId="38CD700B" w14:textId="77777777" w:rsidR="000C72E1" w:rsidRPr="000C72E1" w:rsidRDefault="000C72E1" w:rsidP="000C72E1">
      <w:pPr>
        <w:pStyle w:val="EndNoteBibliography"/>
        <w:ind w:left="720" w:hanging="720"/>
      </w:pPr>
      <w:r w:rsidRPr="000C72E1">
        <w:t>Duggins DO (1988) The Effects of Kelp Forests on Nearshore Environments: Biomass, Detritus, and Altered Flow. In: VanBlaricom GR, Estes JA (eds) The Community Ecology of Sea Otters. Springer Berlin Heidelberg, Berlin, Heidelberg</w:t>
      </w:r>
    </w:p>
    <w:p w14:paraId="71C0BB9A" w14:textId="77777777" w:rsidR="000C72E1" w:rsidRPr="000C72E1" w:rsidRDefault="000C72E1" w:rsidP="000C72E1">
      <w:pPr>
        <w:pStyle w:val="EndNoteBibliography"/>
        <w:ind w:left="720" w:hanging="720"/>
      </w:pPr>
      <w:r w:rsidRPr="000C72E1">
        <w:t>Duggins DO, Simenstad CA, Estes JA (1989) Magnification of Secondary Production by Kelp Detritus in Coastal Marine Ecosystems. Science 245:170-173</w:t>
      </w:r>
    </w:p>
    <w:p w14:paraId="726D9034" w14:textId="77777777" w:rsidR="000C72E1" w:rsidRPr="000C72E1" w:rsidRDefault="000C72E1" w:rsidP="000C72E1">
      <w:pPr>
        <w:pStyle w:val="EndNoteBibliography"/>
        <w:ind w:left="720" w:hanging="720"/>
      </w:pPr>
      <w:r w:rsidRPr="000C72E1">
        <w:t>Dunn RP, Samhouri JF, Baskett ML (2021) Transient dynamics during kelp forest recovery from fishing across multiple trophic levels. Ecol Appl 31</w:t>
      </w:r>
    </w:p>
    <w:p w14:paraId="7CFA8842" w14:textId="77777777" w:rsidR="000C72E1" w:rsidRPr="000C72E1" w:rsidRDefault="000C72E1" w:rsidP="000C72E1">
      <w:pPr>
        <w:pStyle w:val="EndNoteBibliography"/>
        <w:ind w:left="720" w:hanging="720"/>
      </w:pPr>
      <w:r w:rsidRPr="000C72E1">
        <w:t xml:space="preserve">Ebert TA (2010) Demographic patterns of the purple sea urchin </w:t>
      </w:r>
      <w:r w:rsidRPr="000C72E1">
        <w:rPr>
          <w:i/>
        </w:rPr>
        <w:t>Strongylocentrotus purpuratus</w:t>
      </w:r>
      <w:r w:rsidRPr="000C72E1">
        <w:t xml:space="preserve"> along a latitudinal gradient, 1985–1987. Mar Ecol Prog Ser 406:105-120</w:t>
      </w:r>
    </w:p>
    <w:p w14:paraId="0AA9B236" w14:textId="77777777" w:rsidR="000C72E1" w:rsidRPr="000C72E1" w:rsidRDefault="000C72E1" w:rsidP="000C72E1">
      <w:pPr>
        <w:pStyle w:val="EndNoteBibliography"/>
        <w:ind w:left="720" w:hanging="720"/>
      </w:pPr>
      <w:r w:rsidRPr="000C72E1">
        <w:t>Eisaguirre JH, Eisaguirre JM, Davis K, Carlson PM, Gaines SD, Caselle JE (2020) Trophic redundancy and predator size class structure drive differences in kelp forest ecosystem dynamics. Ecology 101:e02993</w:t>
      </w:r>
    </w:p>
    <w:p w14:paraId="7E979DAE" w14:textId="77777777" w:rsidR="000C72E1" w:rsidRPr="000C72E1" w:rsidRDefault="000C72E1" w:rsidP="000C72E1">
      <w:pPr>
        <w:pStyle w:val="EndNoteBibliography"/>
        <w:ind w:left="720" w:hanging="720"/>
      </w:pPr>
      <w:r w:rsidRPr="000C72E1">
        <w:lastRenderedPageBreak/>
        <w:t>Estes JA, Danner EM, Doak DF, Konar B, Springer AM, Steinberg PD, Tinker MT, Williams TM (2004) Complex trophic interactions in kelp forest ecosystems. B Mar Sci 74:621-638</w:t>
      </w:r>
    </w:p>
    <w:p w14:paraId="01729C48" w14:textId="77777777" w:rsidR="000C72E1" w:rsidRPr="000C72E1" w:rsidRDefault="000C72E1" w:rsidP="000C72E1">
      <w:pPr>
        <w:pStyle w:val="EndNoteBibliography"/>
        <w:ind w:left="720" w:hanging="720"/>
      </w:pPr>
      <w:r w:rsidRPr="000C72E1">
        <w:t>Eurich JG, Selden RL, Warner RR (2014) California spiny lobster preference for urchins from kelp forests: implications for urchin barren persistence. Mar Ecol Prog Ser 498:217-225</w:t>
      </w:r>
    </w:p>
    <w:p w14:paraId="1113D82B" w14:textId="77777777" w:rsidR="000C72E1" w:rsidRPr="000C72E1" w:rsidRDefault="000C72E1" w:rsidP="000C72E1">
      <w:pPr>
        <w:pStyle w:val="EndNoteBibliography"/>
        <w:ind w:left="720" w:hanging="720"/>
      </w:pPr>
      <w:r w:rsidRPr="000C72E1">
        <w:t>Feehan CJ, Scheibling RE (2014) Effects of sea urchin disease on coastal marine ecosystems. Marine Biology 161:1467-1485</w:t>
      </w:r>
    </w:p>
    <w:p w14:paraId="3AC3AA1F" w14:textId="77777777" w:rsidR="000C72E1" w:rsidRPr="000C72E1" w:rsidRDefault="000C72E1" w:rsidP="000C72E1">
      <w:pPr>
        <w:pStyle w:val="EndNoteBibliography"/>
        <w:ind w:left="720" w:hanging="720"/>
      </w:pPr>
      <w:r w:rsidRPr="000C72E1">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32D6DDF2" w14:textId="77777777" w:rsidR="000C72E1" w:rsidRPr="000C72E1" w:rsidRDefault="000C72E1" w:rsidP="000C72E1">
      <w:pPr>
        <w:pStyle w:val="EndNoteBibliography"/>
        <w:ind w:left="720" w:hanging="720"/>
      </w:pPr>
      <w:r w:rsidRPr="000C72E1">
        <w:t>Filbee-Dexter K, Wernberg T, Grace SP, Thormar J, Fredriksen S, Narvaez CN, Feehan CJ, Norderhaug KM (2020) Marine heatwaves and the collapse of marginal North Atlantic kelp forests. Sci Rep-Uk 10:13388</w:t>
      </w:r>
    </w:p>
    <w:p w14:paraId="6867EF6E" w14:textId="77777777" w:rsidR="000C72E1" w:rsidRPr="000C72E1" w:rsidRDefault="000C72E1" w:rsidP="000C72E1">
      <w:pPr>
        <w:pStyle w:val="EndNoteBibliography"/>
        <w:ind w:left="720" w:hanging="720"/>
      </w:pPr>
      <w:r w:rsidRPr="000C72E1">
        <w:t>Gabara SS, Konar BH, Edwards MS (2021) Biodiversity loss leads to reductions in community-wide trophic complexity. Ecosphere 12:e03361</w:t>
      </w:r>
    </w:p>
    <w:p w14:paraId="578D1A7A" w14:textId="77777777" w:rsidR="000C72E1" w:rsidRPr="000C72E1" w:rsidRDefault="000C72E1" w:rsidP="000C72E1">
      <w:pPr>
        <w:pStyle w:val="EndNoteBibliography"/>
        <w:ind w:left="720" w:hanging="720"/>
      </w:pPr>
      <w:r w:rsidRPr="000C72E1">
        <w:t>Gallagher JB, Shelamoff V, Layton C (2022) Seaweed ecosystems may not mitigate CO2 emissions. ICES Journal of Marine Science</w:t>
      </w:r>
    </w:p>
    <w:p w14:paraId="01E9777B" w14:textId="77777777" w:rsidR="000C72E1" w:rsidRPr="000C72E1" w:rsidRDefault="000C72E1" w:rsidP="000C72E1">
      <w:pPr>
        <w:pStyle w:val="EndNoteBibliography"/>
        <w:ind w:left="720" w:hanging="720"/>
      </w:pPr>
      <w:r w:rsidRPr="000C72E1">
        <w:t>Graham MH (2004) Effects of Local Deforestation on the Diversity and Structure of Southern California Giant Kelp Forest Food Webs. Ecosystems 7:341-357</w:t>
      </w:r>
    </w:p>
    <w:p w14:paraId="3EF2C00F" w14:textId="77777777" w:rsidR="000C72E1" w:rsidRPr="000C72E1" w:rsidRDefault="000C72E1" w:rsidP="000C72E1">
      <w:pPr>
        <w:pStyle w:val="EndNoteBibliography"/>
        <w:ind w:left="720" w:hanging="720"/>
      </w:pPr>
      <w:r w:rsidRPr="000C72E1">
        <w:t>Gregr EJ, Christensen V, Nichol L, Martone RG, Markel RW, Watson JC, Harley CDG, Pakhomov EA, Shurin JB, Chan KMA (2020) Cascading social-ecological costs and benefits triggered by a recovering keystone predator. Science 368:1243-+</w:t>
      </w:r>
    </w:p>
    <w:p w14:paraId="603D5217" w14:textId="77777777" w:rsidR="000C72E1" w:rsidRPr="000C72E1" w:rsidRDefault="000C72E1" w:rsidP="000C72E1">
      <w:pPr>
        <w:pStyle w:val="EndNoteBibliography"/>
        <w:ind w:left="720" w:hanging="720"/>
      </w:pPr>
      <w:r w:rsidRPr="000C72E1">
        <w:t>Hamilton SL, Bell TW, Watson JR, Grorud-Colvert KA, Menge BA (2020) Remote sensing: generation of long-term kelp bed data sets for evaluation of impacts of climatic variation. Ecology 101</w:t>
      </w:r>
    </w:p>
    <w:p w14:paraId="4615A410" w14:textId="77777777" w:rsidR="000C72E1" w:rsidRPr="000C72E1" w:rsidRDefault="000C72E1" w:rsidP="000C72E1">
      <w:pPr>
        <w:pStyle w:val="EndNoteBibliography"/>
        <w:ind w:left="720" w:hanging="720"/>
      </w:pPr>
      <w:r w:rsidRPr="000C72E1">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77DA1890" w14:textId="77777777" w:rsidR="000C72E1" w:rsidRPr="000C72E1" w:rsidRDefault="000C72E1" w:rsidP="000C72E1">
      <w:pPr>
        <w:pStyle w:val="EndNoteBibliography"/>
        <w:ind w:left="720" w:hanging="720"/>
      </w:pPr>
      <w:r w:rsidRPr="000C72E1">
        <w:t>Harvey CJ, Garfield T, Williams G, Tolimieri N (eds) (2022) 2021-2022 California Current ecosystem status report: A report of the NOAA California Current Integrated Ecosystem Assessment Team (CCIEA) to the Pacific Fishery Management Council, March 13, 2022</w:t>
      </w:r>
    </w:p>
    <w:p w14:paraId="5762C445" w14:textId="77777777" w:rsidR="000C72E1" w:rsidRPr="000C72E1" w:rsidRDefault="000C72E1" w:rsidP="000C72E1">
      <w:pPr>
        <w:pStyle w:val="EndNoteBibliography"/>
        <w:ind w:left="720" w:hanging="720"/>
      </w:pPr>
      <w:r w:rsidRPr="000C72E1">
        <w:t>Hewson I, Bistolas KSI, Quijano Cardé EM, Button JB, Foster PJ, Flanzenbaum JM, Kocian J, Lewis CK (2018) Investigating the Complex Association Between Viral Ecology, Environment, and Northeast Pacific Sea Star Wasting. Front Mar Sci 5</w:t>
      </w:r>
    </w:p>
    <w:p w14:paraId="6F76B8D3" w14:textId="77777777" w:rsidR="000C72E1" w:rsidRPr="000C72E1" w:rsidRDefault="000C72E1" w:rsidP="000C72E1">
      <w:pPr>
        <w:pStyle w:val="EndNoteBibliography"/>
        <w:ind w:left="720" w:hanging="720"/>
      </w:pPr>
      <w:r w:rsidRPr="000C72E1">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23F87DFA" w14:textId="77777777" w:rsidR="000C72E1" w:rsidRPr="000C72E1" w:rsidRDefault="000C72E1" w:rsidP="000C72E1">
      <w:pPr>
        <w:pStyle w:val="EndNoteBibliography"/>
        <w:ind w:left="720" w:hanging="720"/>
      </w:pPr>
      <w:r w:rsidRPr="000C72E1">
        <w:t>Hobday AJ, Alexander LV, Perkins SE, Smale DA, Straub SC, Oliver ECJ, Benthuysen JA, Burrows MT, Donat MG, Peng M, Holbrook NJ, Moore PJ, Scannell HA, Sen Gupta A, Wernberg T (2016) A hierarchical approach to defining marine heatwaves. Prog Oceanogr 141:227-238</w:t>
      </w:r>
    </w:p>
    <w:p w14:paraId="727B8BF0" w14:textId="77777777" w:rsidR="000C72E1" w:rsidRPr="000C72E1" w:rsidRDefault="000C72E1" w:rsidP="000C72E1">
      <w:pPr>
        <w:pStyle w:val="EndNoteBibliography"/>
        <w:ind w:left="720" w:hanging="720"/>
      </w:pPr>
      <w:r w:rsidRPr="000C72E1">
        <w:lastRenderedPageBreak/>
        <w:t>Holbrook SJ, Carr MH, Schmitt RJ, Coyer JA (1990) Effect of Giant Kelp on Local Abundance of Reef Fishes: The Importance of Ontogenetic Resource Requirements. B Mar Sci 47:104-114</w:t>
      </w:r>
    </w:p>
    <w:p w14:paraId="43E47E34" w14:textId="77777777" w:rsidR="000C72E1" w:rsidRPr="000C72E1" w:rsidRDefault="000C72E1" w:rsidP="000C72E1">
      <w:pPr>
        <w:pStyle w:val="EndNoteBibliography"/>
        <w:ind w:left="720" w:hanging="720"/>
      </w:pPr>
      <w:r w:rsidRPr="000C72E1">
        <w:t>Huang B, Liu C, Banzon V, Freeman E, Graham G, Hankins B, Smith T, Zhang H-M (2021) Improvements of the Daily Optimum Interpolation Sea Surface Temperature (DOISST) Version 2.1. Journal of Climate 34:2923-2939</w:t>
      </w:r>
    </w:p>
    <w:p w14:paraId="698837CB" w14:textId="77777777" w:rsidR="000C72E1" w:rsidRPr="000C72E1" w:rsidRDefault="000C72E1" w:rsidP="000C72E1">
      <w:pPr>
        <w:pStyle w:val="EndNoteBibliography"/>
        <w:ind w:left="720" w:hanging="720"/>
      </w:pPr>
      <w:r w:rsidRPr="000C72E1">
        <w:t>IPCC (2022) Climate change 2022: Impacts, adaptation and vulnerability. Summary for policy makers. Sixth assessment report. Intergovernmental panel on clmate change</w:t>
      </w:r>
    </w:p>
    <w:p w14:paraId="6089F3E8" w14:textId="77777777" w:rsidR="000C72E1" w:rsidRPr="000C72E1" w:rsidRDefault="000C72E1" w:rsidP="000C72E1">
      <w:pPr>
        <w:pStyle w:val="EndNoteBibliography"/>
        <w:ind w:left="720" w:hanging="720"/>
      </w:pPr>
      <w:r w:rsidRPr="000C72E1">
        <w:t>Jacox MG, Alexander MA, Mantua NJ, Scott JD, Hervieux G, Webb RS, Werner FE (2018) Forcing of Multiyear Extreme Ocean Temperatures That Impacted California Current Living Marine Resources in 2016. B Am Meteorol Soc 99:S27-S33</w:t>
      </w:r>
    </w:p>
    <w:p w14:paraId="263458AC" w14:textId="77777777" w:rsidR="000C72E1" w:rsidRPr="000C72E1" w:rsidRDefault="000C72E1" w:rsidP="000C72E1">
      <w:pPr>
        <w:pStyle w:val="EndNoteBibliography"/>
        <w:ind w:left="720" w:hanging="720"/>
      </w:pPr>
      <w:r w:rsidRPr="000C72E1">
        <w:t>Johnson DW (2006) Predation, habitat complexity, and variation in density-dependent mortality of temperate reef fishes. Ecology 87:1179-1188</w:t>
      </w:r>
    </w:p>
    <w:p w14:paraId="39B6C1B9" w14:textId="77777777" w:rsidR="000C72E1" w:rsidRPr="000C72E1" w:rsidRDefault="000C72E1" w:rsidP="000C72E1">
      <w:pPr>
        <w:pStyle w:val="EndNoteBibliography"/>
        <w:ind w:left="720" w:hanging="720"/>
      </w:pPr>
      <w:r w:rsidRPr="000C72E1">
        <w:t>Khangaonkar T, Nugraha A, Yun SK, Premathilake L, Keister JE, Bos J (2021) Propagation of the 2014-2016 Northeast Pacific Marine Heatwave Through the Salish Sea. Front Mar Sci 8</w:t>
      </w:r>
    </w:p>
    <w:p w14:paraId="3B56457F" w14:textId="77777777" w:rsidR="000C72E1" w:rsidRPr="000C72E1" w:rsidRDefault="000C72E1" w:rsidP="000C72E1">
      <w:pPr>
        <w:pStyle w:val="EndNoteBibliography"/>
        <w:ind w:left="720" w:hanging="720"/>
      </w:pPr>
      <w:r w:rsidRPr="000C72E1">
        <w:t>Kriegisch N, Reeves SE, Flukes EB, Johnson CR, Ling SD (2019) Drift-kelp suppresses foraging movement of overgrazing sea urchins. Oecologia 190:665-677</w:t>
      </w:r>
    </w:p>
    <w:p w14:paraId="2E826300" w14:textId="77777777" w:rsidR="000C72E1" w:rsidRPr="000C72E1" w:rsidRDefault="000C72E1" w:rsidP="000C72E1">
      <w:pPr>
        <w:pStyle w:val="EndNoteBibliography"/>
        <w:ind w:left="720" w:hanging="720"/>
      </w:pPr>
      <w:r w:rsidRPr="000C72E1">
        <w:t>Kvitek RG, Iampietro P, Bowlby CE (1998) Sea Otters and Benthic Prey Communities: A Direct Test of the Sea Otter as Keystone Predator in Washington State. Marine Mammal Science 14:895-902</w:t>
      </w:r>
    </w:p>
    <w:p w14:paraId="7255F19C" w14:textId="77777777" w:rsidR="000C72E1" w:rsidRPr="000C72E1" w:rsidRDefault="000C72E1" w:rsidP="000C72E1">
      <w:pPr>
        <w:pStyle w:val="EndNoteBibliography"/>
        <w:ind w:left="720" w:hanging="720"/>
      </w:pPr>
      <w:r w:rsidRPr="000C72E1">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5CBEE324" w14:textId="77777777" w:rsidR="000C72E1" w:rsidRPr="000C72E1" w:rsidRDefault="000C72E1" w:rsidP="000C72E1">
      <w:pPr>
        <w:pStyle w:val="EndNoteBibliography"/>
        <w:ind w:left="720" w:hanging="720"/>
      </w:pPr>
      <w:r w:rsidRPr="000C72E1">
        <w:t>Kvitek RG, Shull D, Canestro D, Bowlby EC, Troutman BL (1989) Sea Otters and Benthic Prey Communities in Washington State. Marine Mammal Science 5:266-280</w:t>
      </w:r>
    </w:p>
    <w:p w14:paraId="4B68F402" w14:textId="77777777" w:rsidR="000C72E1" w:rsidRPr="000C72E1" w:rsidRDefault="000C72E1" w:rsidP="000C72E1">
      <w:pPr>
        <w:pStyle w:val="EndNoteBibliography"/>
        <w:ind w:left="720" w:hanging="720"/>
      </w:pPr>
      <w:r w:rsidRPr="000C72E1">
        <w:t>Lamy T, Koenigs C, Holbrook SJ, Miller RJ, Stier AC, Reed DC (2020) Foundation species promote community stability by increasing diversity in a giant kelp forest. Ecology 101:e02987</w:t>
      </w:r>
    </w:p>
    <w:p w14:paraId="0EACADD0" w14:textId="77777777" w:rsidR="000C72E1" w:rsidRPr="000C72E1" w:rsidRDefault="000C72E1" w:rsidP="000C72E1">
      <w:pPr>
        <w:pStyle w:val="EndNoteBibliography"/>
        <w:ind w:left="720" w:hanging="720"/>
      </w:pPr>
      <w:r w:rsidRPr="000C72E1">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0694EA13" w14:textId="77777777" w:rsidR="000C72E1" w:rsidRPr="000C72E1" w:rsidRDefault="000C72E1" w:rsidP="000C72E1">
      <w:pPr>
        <w:pStyle w:val="EndNoteBibliography"/>
        <w:ind w:left="720" w:hanging="720"/>
      </w:pPr>
      <w:r w:rsidRPr="000C72E1">
        <w:t>Ling SD, Johnson CR, Frusher SD, Ridgway KR (2009) Overfishing reduces resilience of kelp beds to climate-driven catastrophic phase shift. Proceedings of the National Academy of Sciences 106:22341-22345</w:t>
      </w:r>
    </w:p>
    <w:p w14:paraId="6ECFA113" w14:textId="77777777" w:rsidR="000C72E1" w:rsidRPr="000C72E1" w:rsidRDefault="000C72E1" w:rsidP="000C72E1">
      <w:pPr>
        <w:pStyle w:val="EndNoteBibliography"/>
        <w:ind w:left="720" w:hanging="720"/>
      </w:pPr>
      <w:r w:rsidRPr="000C72E1">
        <w:t>Lonhart SI, Jeppesen R, Beas-Luna R, Crooks JA, Lorda J (2019) Shifts in the distribution and abundance of coastal marine species along the eastern Pacific Ocean during marine heatwaves from 2013 to 2018. Marine Biodiversity Records 12:13</w:t>
      </w:r>
    </w:p>
    <w:p w14:paraId="114C69C5" w14:textId="77777777" w:rsidR="000C72E1" w:rsidRPr="000C72E1" w:rsidRDefault="000C72E1" w:rsidP="000C72E1">
      <w:pPr>
        <w:pStyle w:val="EndNoteBibliography"/>
        <w:ind w:left="720" w:hanging="720"/>
      </w:pPr>
      <w:r w:rsidRPr="000C72E1">
        <w:t>Love MS, Yoklavich M, Thorsteinson L (2002) The rockfishes of the Northeast Pacific. University of California Press, Berkley and Los Angeles</w:t>
      </w:r>
    </w:p>
    <w:p w14:paraId="14785AFA" w14:textId="77777777" w:rsidR="000C72E1" w:rsidRPr="000C72E1" w:rsidRDefault="000C72E1" w:rsidP="000C72E1">
      <w:pPr>
        <w:pStyle w:val="EndNoteBibliography"/>
        <w:ind w:left="720" w:hanging="720"/>
      </w:pPr>
      <w:r w:rsidRPr="000C72E1">
        <w:t>Malone DP, Davis K, Lonhart SI, Parsons-Field A, Caselle JE, Carr MH (2022) Large scale, multi-decade monitoring data from kelp forest ecosystems in California and Oregon (USA). Ecology n/a:e3630</w:t>
      </w:r>
    </w:p>
    <w:p w14:paraId="2B0D4DDB" w14:textId="77777777" w:rsidR="000C72E1" w:rsidRPr="000C72E1" w:rsidRDefault="000C72E1" w:rsidP="000C72E1">
      <w:pPr>
        <w:pStyle w:val="EndNoteBibliography"/>
        <w:ind w:left="720" w:hanging="720"/>
      </w:pPr>
      <w:r w:rsidRPr="000C72E1">
        <w:lastRenderedPageBreak/>
        <w:t>Markel RW, Shurin JB (2020) Contrasting effects of coastal upwelling on growth and recruitment of nearshore Pacific rockfishes (genus Sebastes). Canadian Journal of Fisheries and Aquatic Sciences 77:950-962</w:t>
      </w:r>
    </w:p>
    <w:p w14:paraId="522C4813" w14:textId="77777777" w:rsidR="000C72E1" w:rsidRPr="000C72E1" w:rsidRDefault="000C72E1" w:rsidP="000C72E1">
      <w:pPr>
        <w:pStyle w:val="EndNoteBibliography"/>
        <w:ind w:left="720" w:hanging="720"/>
      </w:pPr>
      <w:r w:rsidRPr="000C72E1">
        <w:t>Maunder MN, Punt AE (2004) Standardizing catch and effort data: a review of recent approaches. Fisheries Research 70:141-159</w:t>
      </w:r>
    </w:p>
    <w:p w14:paraId="430AABA6" w14:textId="77777777" w:rsidR="000C72E1" w:rsidRPr="000C72E1" w:rsidRDefault="000C72E1" w:rsidP="000C72E1">
      <w:pPr>
        <w:pStyle w:val="EndNoteBibliography"/>
        <w:ind w:left="720" w:hanging="720"/>
      </w:pPr>
      <w:r w:rsidRPr="000C72E1">
        <w:t>McNaughton SJ (1977) Diversity and Stability of Ecological Communities: A Comment on the Role of Empiricism in Ecology. The American Naturalist 111:515-525</w:t>
      </w:r>
    </w:p>
    <w:p w14:paraId="4EE8BED8" w14:textId="77777777" w:rsidR="000C72E1" w:rsidRPr="000C72E1" w:rsidRDefault="000C72E1" w:rsidP="000C72E1">
      <w:pPr>
        <w:pStyle w:val="EndNoteBibliography"/>
        <w:ind w:left="720" w:hanging="720"/>
      </w:pPr>
      <w:r w:rsidRPr="000C72E1">
        <w:t>McPherson ML, Finger DJI, Houskeeper HF, Bell TW, Carr MH, Rogers-Bennett L, Kudela RM (2021) Large-scale shift in the structure of a kelp forest ecosystem co-occurs with an epizootic and marine heatwave. Communications Biology 4:298</w:t>
      </w:r>
    </w:p>
    <w:p w14:paraId="3D549D4D" w14:textId="77777777" w:rsidR="000C72E1" w:rsidRPr="000C72E1" w:rsidRDefault="000C72E1" w:rsidP="000C72E1">
      <w:pPr>
        <w:pStyle w:val="EndNoteBibliography"/>
        <w:ind w:left="720" w:hanging="720"/>
      </w:pPr>
      <w:r w:rsidRPr="000C72E1">
        <w:t>Moitoza DJ, Phillips DW (1979) Prey defense, predator preference, and nonrandom diet: The interactions between Pycnopodia helianthoides and two species of sea urchins. Marine Biology 53:299-304</w:t>
      </w:r>
    </w:p>
    <w:p w14:paraId="233602E7" w14:textId="77777777" w:rsidR="000C72E1" w:rsidRPr="000C72E1" w:rsidRDefault="000C72E1" w:rsidP="000C72E1">
      <w:pPr>
        <w:pStyle w:val="EndNoteBibliography"/>
        <w:ind w:left="720" w:hanging="720"/>
      </w:pPr>
      <w:r w:rsidRPr="000C72E1">
        <w:t>Montecino-Latorre D, Eisenlord ME, Turner M, Yoshioka R, Harvell CD, Pattengill-Semmens CV, Nichols JD, Gaydos JK (2016) Devastating Transboundary Impacts of Sea Star Wasting Disease on Subtidal Asteroids. Plos One 11:e0163190</w:t>
      </w:r>
    </w:p>
    <w:p w14:paraId="1A4AD4BD" w14:textId="77777777" w:rsidR="000C72E1" w:rsidRPr="000C72E1" w:rsidRDefault="000C72E1" w:rsidP="000C72E1">
      <w:pPr>
        <w:pStyle w:val="EndNoteBibliography"/>
        <w:ind w:left="720" w:hanging="720"/>
      </w:pPr>
      <w:r w:rsidRPr="000C72E1">
        <w:t>Morgan CA, Beckman BR, Weitkamp LA, Fresh KL (2019) Recent Ecosystem Disturbance in the Northern California Current. Fisheries 44:465-474</w:t>
      </w:r>
    </w:p>
    <w:p w14:paraId="216C1802" w14:textId="77777777" w:rsidR="000C72E1" w:rsidRPr="000C72E1" w:rsidRDefault="000C72E1" w:rsidP="000C72E1">
      <w:pPr>
        <w:pStyle w:val="EndNoteBibliography"/>
        <w:ind w:left="720" w:hanging="720"/>
      </w:pPr>
      <w:r w:rsidRPr="000C72E1">
        <w:t>Muth AF, Graham MH, Lane CE, Harley CDG (2019) Recruitment tolerance to increased temperature present across multiple kelp clades. Ecology 100:e02594</w:t>
      </w:r>
    </w:p>
    <w:p w14:paraId="174C498D" w14:textId="77777777" w:rsidR="000C72E1" w:rsidRPr="000C72E1" w:rsidRDefault="000C72E1" w:rsidP="000C72E1">
      <w:pPr>
        <w:pStyle w:val="EndNoteBibliography"/>
        <w:ind w:left="720" w:hanging="720"/>
      </w:pPr>
      <w:r w:rsidRPr="000C72E1">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1A1F9B98" w14:textId="77777777" w:rsidR="000C72E1" w:rsidRPr="000C72E1" w:rsidRDefault="000C72E1" w:rsidP="000C72E1">
      <w:pPr>
        <w:pStyle w:val="EndNoteBibliography"/>
        <w:ind w:left="720" w:hanging="720"/>
      </w:pPr>
      <w:r w:rsidRPr="000C72E1">
        <w:t>Okamoto DK, Schroeter SC, Reed DC (2020) Effects of ocean climate on spatiotemporal variation in sea urchin settlement and recruitment. Limnology and Oceanography 65:2076-2091</w:t>
      </w:r>
    </w:p>
    <w:p w14:paraId="38A000C0" w14:textId="77777777" w:rsidR="000C72E1" w:rsidRPr="000C72E1" w:rsidRDefault="000C72E1" w:rsidP="000C72E1">
      <w:pPr>
        <w:pStyle w:val="EndNoteBibliography"/>
        <w:ind w:left="720" w:hanging="720"/>
      </w:pPr>
      <w:r w:rsidRPr="000C72E1">
        <w:t>Pearse JS (2006) Ecological role of purple sea urchins. Science 314:940-941</w:t>
      </w:r>
    </w:p>
    <w:p w14:paraId="31906A66" w14:textId="77777777" w:rsidR="000C72E1" w:rsidRPr="000C72E1" w:rsidRDefault="000C72E1" w:rsidP="000C72E1">
      <w:pPr>
        <w:pStyle w:val="EndNoteBibliography"/>
        <w:ind w:left="720" w:hanging="720"/>
      </w:pPr>
      <w:r w:rsidRPr="000C72E1">
        <w:t>Pearse JS, Hines AH (1987) Long-Term Population-Dynamics of Sea-Urchins in a Central California Kelp Forest - Rare Recruitment and Rapid Decline. Mar Ecol Prog Ser 39:275-283</w:t>
      </w:r>
    </w:p>
    <w:p w14:paraId="3A982978" w14:textId="77777777" w:rsidR="000C72E1" w:rsidRPr="000C72E1" w:rsidRDefault="000C72E1" w:rsidP="000C72E1">
      <w:pPr>
        <w:pStyle w:val="EndNoteBibliography"/>
        <w:ind w:left="720" w:hanging="720"/>
      </w:pPr>
      <w:r w:rsidRPr="000C72E1">
        <w:t>Pfister CA, Berry HD, Mumford T, Randall Hughes A (2018) The dynamics of Kelp Forests in the Northeast Pacific Ocean and the relationship with environmental drivers. Journal of Ecology 106:1520-1533</w:t>
      </w:r>
    </w:p>
    <w:p w14:paraId="3EBCEF1E" w14:textId="77777777" w:rsidR="000C72E1" w:rsidRPr="000C72E1" w:rsidRDefault="000C72E1" w:rsidP="000C72E1">
      <w:pPr>
        <w:pStyle w:val="EndNoteBibliography"/>
        <w:ind w:left="720" w:hanging="720"/>
      </w:pPr>
      <w:r w:rsidRPr="000C72E1">
        <w:t>PFMC (2020) Pacific coast groundifhs fishery management plan: for the California, Oregon, and Washington groundfish fishery. Pacific Fishery Management Council, 7700 NE Ambnassador Place, Suite 101, Portland, OR, 97220</w:t>
      </w:r>
    </w:p>
    <w:p w14:paraId="131745EC" w14:textId="77777777" w:rsidR="000C72E1" w:rsidRPr="000C72E1" w:rsidRDefault="000C72E1" w:rsidP="000C72E1">
      <w:pPr>
        <w:pStyle w:val="EndNoteBibliography"/>
        <w:ind w:left="720" w:hanging="720"/>
      </w:pPr>
      <w:r w:rsidRPr="000C72E1">
        <w:t>Pinsky ML, Guannel G, Arkema KK (2013) Quantifying wave attenuation to inform coastal habitat conservation. Ecosphere 4:art95</w:t>
      </w:r>
    </w:p>
    <w:p w14:paraId="00BB0F8E" w14:textId="77777777" w:rsidR="000C72E1" w:rsidRPr="000C72E1" w:rsidRDefault="000C72E1" w:rsidP="000C72E1">
      <w:pPr>
        <w:pStyle w:val="EndNoteBibliography"/>
        <w:ind w:left="720" w:hanging="720"/>
      </w:pPr>
      <w:r w:rsidRPr="000C72E1">
        <w:t>Potts JM, Elith J (2006) Comparing species abundance models. Ecological Modelling 199:153-163</w:t>
      </w:r>
    </w:p>
    <w:p w14:paraId="5E3F5D22" w14:textId="77777777" w:rsidR="000C72E1" w:rsidRPr="000C72E1" w:rsidRDefault="000C72E1" w:rsidP="000C72E1">
      <w:pPr>
        <w:pStyle w:val="EndNoteBibliography"/>
        <w:ind w:left="720" w:hanging="720"/>
      </w:pPr>
      <w:r w:rsidRPr="000C72E1">
        <w:t>R Core Team (2022) R: A language and environment for statistical computing. R Foundation for Statistical Computing, Viena, Austria</w:t>
      </w:r>
    </w:p>
    <w:p w14:paraId="1877DC65" w14:textId="77777777" w:rsidR="000C72E1" w:rsidRPr="000C72E1" w:rsidRDefault="000C72E1" w:rsidP="000C72E1">
      <w:pPr>
        <w:pStyle w:val="EndNoteBibliography"/>
        <w:ind w:left="720" w:hanging="720"/>
      </w:pPr>
      <w:r w:rsidRPr="000C72E1">
        <w:t>Randell Z, Kenner M, Tomoleoni J, Yee J, Novak M (2022) Kelp-forest dynamics controlled by substrate complexity. Proceedings of the National Academy of Sciences 119:e2103483119</w:t>
      </w:r>
    </w:p>
    <w:p w14:paraId="15181B7B" w14:textId="77777777" w:rsidR="000C72E1" w:rsidRPr="000C72E1" w:rsidRDefault="000C72E1" w:rsidP="000C72E1">
      <w:pPr>
        <w:pStyle w:val="EndNoteBibliography"/>
        <w:ind w:left="720" w:hanging="720"/>
      </w:pPr>
      <w:r w:rsidRPr="000C72E1">
        <w:lastRenderedPageBreak/>
        <w:t>Reed D, Washburn L, Rassweiler A, Miller R, Bell T, Harrer S (2016) Extreme warming challenges sentinel status of kelp forests as indicators of climate change. Nat Commun 7</w:t>
      </w:r>
    </w:p>
    <w:p w14:paraId="15EB7C54" w14:textId="77777777" w:rsidR="000C72E1" w:rsidRPr="000C72E1" w:rsidRDefault="000C72E1" w:rsidP="000C72E1">
      <w:pPr>
        <w:pStyle w:val="EndNoteBibliography"/>
        <w:ind w:left="720" w:hanging="720"/>
      </w:pPr>
      <w:r w:rsidRPr="000C72E1">
        <w:t>Reed DC, Rassweiler A, Carr MH, Cavanaugh KC, Malone DP, Siegel DA (2011) Wave disturbance overwhelms top-down and bottom-up control of primary production in California kelp forests. Ecology 92:2108-2116</w:t>
      </w:r>
    </w:p>
    <w:p w14:paraId="0571CCD7" w14:textId="77777777" w:rsidR="000C72E1" w:rsidRPr="000C72E1" w:rsidRDefault="000C72E1" w:rsidP="000C72E1">
      <w:pPr>
        <w:pStyle w:val="EndNoteBibliography"/>
        <w:ind w:left="720" w:hanging="720"/>
      </w:pPr>
      <w:r w:rsidRPr="000C72E1">
        <w:t>Reynolds RW, Smith TM, Liu C, Chelton DB, Casey KS, Schlax MG (2007) Daily High-Resolution-Blended Analyses for Sea Surface Temperature. Journal of Climate 20:5473-5496</w:t>
      </w:r>
    </w:p>
    <w:p w14:paraId="3DE7708A" w14:textId="77777777" w:rsidR="000C72E1" w:rsidRPr="000C72E1" w:rsidRDefault="000C72E1" w:rsidP="000C72E1">
      <w:pPr>
        <w:pStyle w:val="EndNoteBibliography"/>
        <w:ind w:left="720" w:hanging="720"/>
      </w:pPr>
      <w:r w:rsidRPr="000C72E1">
        <w:t>Rogers-Bennett L, Catton CA (2019) Marine heat wave and multiple stressors tip bull kelp forest to sea urchin barrens. Sci Rep 9:15050</w:t>
      </w:r>
    </w:p>
    <w:p w14:paraId="76FC9235" w14:textId="77777777" w:rsidR="000C72E1" w:rsidRPr="000C72E1" w:rsidRDefault="000C72E1" w:rsidP="000C72E1">
      <w:pPr>
        <w:pStyle w:val="EndNoteBibliography"/>
        <w:ind w:left="720" w:hanging="720"/>
      </w:pPr>
      <w:r w:rsidRPr="000C72E1">
        <w:t>Sanford E, Sones JL, García-Reyes M, Goddard JHR, Largier JL (2019) Widespread shifts in the coastal biota of northern California during the 2014–2016 marine heatwaves. Sci Rep-Uk 9:4216</w:t>
      </w:r>
    </w:p>
    <w:p w14:paraId="336C5899" w14:textId="77777777" w:rsidR="000C72E1" w:rsidRPr="000C72E1" w:rsidRDefault="000C72E1" w:rsidP="000C72E1">
      <w:pPr>
        <w:pStyle w:val="EndNoteBibliography"/>
        <w:ind w:left="720" w:hanging="720"/>
      </w:pPr>
      <w:r w:rsidRPr="000C72E1">
        <w:t>Scannell HA, Johnson GC, Thompson L, Lyman JM, Riser SC (2020) Subsurface Evolution and Persistence of Marine Heatwaves in the Northeast Pacific. Geophysical Research Letters 47:e2020GL090548</w:t>
      </w:r>
    </w:p>
    <w:p w14:paraId="4C339DF5" w14:textId="77777777" w:rsidR="000C72E1" w:rsidRPr="000C72E1" w:rsidRDefault="000C72E1" w:rsidP="000C72E1">
      <w:pPr>
        <w:pStyle w:val="EndNoteBibliography"/>
        <w:ind w:left="720" w:hanging="720"/>
      </w:pPr>
      <w:r w:rsidRPr="000C72E1">
        <w:t>Schiel DR, Foster MS (2015) The Biology and Ecology of Giant Kelp Forests. University of California Press, Berkeley, CA</w:t>
      </w:r>
    </w:p>
    <w:p w14:paraId="1E1ABCFF" w14:textId="77777777" w:rsidR="000C72E1" w:rsidRPr="000C72E1" w:rsidRDefault="000C72E1" w:rsidP="000C72E1">
      <w:pPr>
        <w:pStyle w:val="EndNoteBibliography"/>
        <w:ind w:left="720" w:hanging="720"/>
      </w:pPr>
      <w:r w:rsidRPr="000C72E1">
        <w:t>Schindler DE, Armstrong JB, Reed TE (2015) The portfolio concept in ecology and evolution. Frontiers in Ecology and the Environment 15:257-263</w:t>
      </w:r>
    </w:p>
    <w:p w14:paraId="7D36E822" w14:textId="77777777" w:rsidR="000C72E1" w:rsidRPr="000C72E1" w:rsidRDefault="000C72E1" w:rsidP="000C72E1">
      <w:pPr>
        <w:pStyle w:val="EndNoteBibliography"/>
        <w:ind w:left="720" w:hanging="720"/>
      </w:pPr>
      <w:r w:rsidRPr="000C72E1">
        <w:t>Schlegel RW, Smit AJ (2018) heatwaveR: A central algorithm for the detection of heatwaves and cold-spells. Journal of Open Source Software 3:821</w:t>
      </w:r>
    </w:p>
    <w:p w14:paraId="1058A88B" w14:textId="77777777" w:rsidR="000C72E1" w:rsidRPr="000C72E1" w:rsidRDefault="000C72E1" w:rsidP="000C72E1">
      <w:pPr>
        <w:pStyle w:val="EndNoteBibliography"/>
        <w:ind w:left="720" w:hanging="720"/>
      </w:pPr>
      <w:r w:rsidRPr="000C72E1">
        <w:t>Schmitt RJ, Holbrook SJ (1990) Contrasting effects of giant kelp on dynamics of surfperch populations. Oecologia 84:419-429</w:t>
      </w:r>
    </w:p>
    <w:p w14:paraId="180676DD" w14:textId="77777777" w:rsidR="000C72E1" w:rsidRPr="000C72E1" w:rsidRDefault="000C72E1" w:rsidP="000C72E1">
      <w:pPr>
        <w:pStyle w:val="EndNoteBibliography"/>
        <w:ind w:left="720" w:hanging="720"/>
      </w:pPr>
      <w:r w:rsidRPr="000C72E1">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1047635D" w14:textId="77777777" w:rsidR="000C72E1" w:rsidRPr="000C72E1" w:rsidRDefault="000C72E1" w:rsidP="000C72E1">
      <w:pPr>
        <w:pStyle w:val="EndNoteBibliography"/>
        <w:ind w:left="720" w:hanging="720"/>
      </w:pPr>
      <w:r w:rsidRPr="000C72E1">
        <w:t>Schultz JA, Cloutier RN, Côté IM (2016) Evidence for a trophic cascade on rocky reefs following sea star mass mortality in British Columbia. PeerJ 4:e1980</w:t>
      </w:r>
    </w:p>
    <w:p w14:paraId="13DC0434" w14:textId="77777777" w:rsidR="000C72E1" w:rsidRPr="000C72E1" w:rsidRDefault="000C72E1" w:rsidP="000C72E1">
      <w:pPr>
        <w:pStyle w:val="EndNoteBibliography"/>
        <w:ind w:left="720" w:hanging="720"/>
      </w:pPr>
      <w:r w:rsidRPr="000C72E1">
        <w:t>Selden RL, Gaines SD, Hamilton SL, Warner RR (2017) Protection of large predators in a marine reserve alters size-dependent prey mortality. Proceedings of the Royal Society B: Biological Sciences 284:20161936</w:t>
      </w:r>
    </w:p>
    <w:p w14:paraId="1B698A51" w14:textId="77777777" w:rsidR="000C72E1" w:rsidRPr="000C72E1" w:rsidRDefault="000C72E1" w:rsidP="000C72E1">
      <w:pPr>
        <w:pStyle w:val="EndNoteBibliography"/>
        <w:ind w:left="720" w:hanging="720"/>
      </w:pPr>
      <w:r w:rsidRPr="000C72E1">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09768192" w14:textId="77777777" w:rsidR="000C72E1" w:rsidRPr="000C72E1" w:rsidRDefault="000C72E1" w:rsidP="000C72E1">
      <w:pPr>
        <w:pStyle w:val="EndNoteBibliography"/>
        <w:ind w:left="720" w:hanging="720"/>
      </w:pPr>
      <w:r w:rsidRPr="000C72E1">
        <w:t>Siddon CE, Witman JD (2003) Influence of chronic, low-level hydrodynamic forces on subtidal community structure. Mar Ecol Prog Ser 261:99-110</w:t>
      </w:r>
    </w:p>
    <w:p w14:paraId="4090490D" w14:textId="77777777" w:rsidR="000C72E1" w:rsidRPr="000C72E1" w:rsidRDefault="000C72E1" w:rsidP="000C72E1">
      <w:pPr>
        <w:pStyle w:val="EndNoteBibliography"/>
        <w:ind w:left="720" w:hanging="720"/>
      </w:pPr>
      <w:r w:rsidRPr="000C72E1">
        <w:t>Smale DA (2020) Impacts of ocean warming on kelp forest ecosystems. New Phytologist 225:1447-1454</w:t>
      </w:r>
    </w:p>
    <w:p w14:paraId="4F14C79E" w14:textId="77777777" w:rsidR="000C72E1" w:rsidRPr="000C72E1" w:rsidRDefault="000C72E1" w:rsidP="000C72E1">
      <w:pPr>
        <w:pStyle w:val="EndNoteBibliography"/>
        <w:ind w:left="720" w:hanging="720"/>
      </w:pPr>
      <w:r w:rsidRPr="000C72E1">
        <w:t>Smale DA, Wernberg T (2013) Extreme climatic event drives range contraction of a habitat-forming species. Proceedings of the Royal Society B: Biological Sciences 280:20122829</w:t>
      </w:r>
    </w:p>
    <w:p w14:paraId="4A3BA45C" w14:textId="77777777" w:rsidR="000C72E1" w:rsidRPr="000C72E1" w:rsidRDefault="000C72E1" w:rsidP="000C72E1">
      <w:pPr>
        <w:pStyle w:val="EndNoteBibliography"/>
        <w:ind w:left="720" w:hanging="720"/>
      </w:pPr>
      <w:r w:rsidRPr="000C72E1">
        <w:t>Smith EAE, Fox MD (2022) Characterizing energy flow in kelp forest food webs: a geochemical review and call for additional research. Ecography 2022</w:t>
      </w:r>
    </w:p>
    <w:p w14:paraId="7A59759F" w14:textId="77777777" w:rsidR="000C72E1" w:rsidRPr="000C72E1" w:rsidRDefault="000C72E1" w:rsidP="000C72E1">
      <w:pPr>
        <w:pStyle w:val="EndNoteBibliography"/>
        <w:ind w:left="720" w:hanging="720"/>
      </w:pPr>
      <w:r w:rsidRPr="000C72E1">
        <w:lastRenderedPageBreak/>
        <w:t>Smith JG, Tomoleoni J, Staedler M, Lyon S, Fujii J, Tinker MT (2021) Behavioral responses across a mosaic of ecosystem states restructure a sea otter-urchin trophic cascade. Proc Natl Acad Sci U S A 118</w:t>
      </w:r>
    </w:p>
    <w:p w14:paraId="3C043E28" w14:textId="77777777" w:rsidR="000C72E1" w:rsidRPr="000C72E1" w:rsidRDefault="000C72E1" w:rsidP="000C72E1">
      <w:pPr>
        <w:pStyle w:val="EndNoteBibliography"/>
        <w:ind w:left="720" w:hanging="720"/>
      </w:pPr>
      <w:r w:rsidRPr="000C72E1">
        <w:t>Straub SC, Wernberg T, Thomsen MS, Moore PJ, Burrows MT, Harvey BP, Smale DA (2019) Resistance, Extinction, and Everything in Between – The Diverse Responses of Seaweeds to Marine Heatwaves. Front Mar Sci 6</w:t>
      </w:r>
    </w:p>
    <w:p w14:paraId="3D7212F7" w14:textId="77777777" w:rsidR="000C72E1" w:rsidRPr="000C72E1" w:rsidRDefault="000C72E1" w:rsidP="000C72E1">
      <w:pPr>
        <w:pStyle w:val="EndNoteBibliography"/>
        <w:ind w:left="720" w:hanging="720"/>
      </w:pPr>
      <w:r w:rsidRPr="000C72E1">
        <w:t>Supratya VP, Coleman LJM, Martone PT (2020) Elevated Temperature Affects Phenotypic Plasticity in the Bull Kelp (Nereocystis luetkeana, Phaeophyceae). Journal of Phycology 56:1534-1541</w:t>
      </w:r>
    </w:p>
    <w:p w14:paraId="1B125970" w14:textId="77777777" w:rsidR="000C72E1" w:rsidRPr="000C72E1" w:rsidRDefault="000C72E1" w:rsidP="000C72E1">
      <w:pPr>
        <w:pStyle w:val="EndNoteBibliography"/>
        <w:ind w:left="720" w:hanging="720"/>
      </w:pPr>
      <w:r w:rsidRPr="000C72E1">
        <w:t>Teagle H, Hawkins SJ, Moore PJ, Smale DA (2017) The role of kelp species as biogenic habitat formers in coastal marine ecosystems. J Exp Mar Biol Ecol 492:81-98</w:t>
      </w:r>
    </w:p>
    <w:p w14:paraId="62297880" w14:textId="77777777" w:rsidR="000C72E1" w:rsidRPr="000C72E1" w:rsidRDefault="000C72E1" w:rsidP="000C72E1">
      <w:pPr>
        <w:pStyle w:val="EndNoteBibliography"/>
        <w:ind w:left="720" w:hanging="720"/>
      </w:pPr>
      <w:r w:rsidRPr="000C72E1">
        <w:t>Tegner M, Levin L (1983) Spiny lobsters and sea urchins: analysis of a predator-prey interaction. J Exp Mar Biol Ecol 73:125-150</w:t>
      </w:r>
    </w:p>
    <w:p w14:paraId="6F5EB7EA" w14:textId="77777777" w:rsidR="000C72E1" w:rsidRPr="000C72E1" w:rsidRDefault="000C72E1" w:rsidP="000C72E1">
      <w:pPr>
        <w:pStyle w:val="EndNoteBibliography"/>
        <w:ind w:left="720" w:hanging="720"/>
      </w:pPr>
      <w:r w:rsidRPr="000C72E1">
        <w:t>Thomsen MS, Mondardini L, Alestra T, Gerrity S, Tait L, South PM, Lilley SA, Schiel DR (2019) Local extinction of bull kelp (Durvillaea spp.) due to a marine heatwave. Front Mar Sci 6:84</w:t>
      </w:r>
    </w:p>
    <w:p w14:paraId="1812F631" w14:textId="77777777" w:rsidR="000C72E1" w:rsidRPr="000C72E1" w:rsidRDefault="000C72E1" w:rsidP="000C72E1">
      <w:pPr>
        <w:pStyle w:val="EndNoteBibliography"/>
        <w:ind w:left="720" w:hanging="720"/>
      </w:pPr>
      <w:r w:rsidRPr="000C72E1">
        <w:t>Thorson JT, Scheuerell MD, Olden JD, Schindler DE (2018) Spatial heterogeneity contributes more to portfolio effects than species variability in bottom-associated marine fishes. Proceedings of the Royal Society B: Biological Sciences 285:20180915</w:t>
      </w:r>
    </w:p>
    <w:p w14:paraId="29E9D110" w14:textId="77777777" w:rsidR="000C72E1" w:rsidRPr="000C72E1" w:rsidRDefault="000C72E1" w:rsidP="000C72E1">
      <w:pPr>
        <w:pStyle w:val="EndNoteBibliography"/>
        <w:ind w:left="720" w:hanging="720"/>
      </w:pPr>
      <w:r w:rsidRPr="000C72E1">
        <w:t>Uthicke S, Schaffelke B, Byrne M (2009) A boom–bust phylum? Ecological and evolutionary consequences of density variations in echinoderms. Ecological Monographs 79:3-24</w:t>
      </w:r>
    </w:p>
    <w:p w14:paraId="1C9AB2B1" w14:textId="77777777" w:rsidR="000C72E1" w:rsidRPr="000C72E1" w:rsidRDefault="000C72E1" w:rsidP="000C72E1">
      <w:pPr>
        <w:pStyle w:val="EndNoteBibliography"/>
        <w:ind w:left="720" w:hanging="720"/>
      </w:pPr>
      <w:r w:rsidRPr="000C72E1">
        <w:t xml:space="preserve">Van Wagenen RF (2015) Washington Coastal kelp resources—port townsend to the Columbia River, summer 2014. Washington Department of Natural Resources, Olympia. </w:t>
      </w:r>
    </w:p>
    <w:p w14:paraId="46104053" w14:textId="212AC162" w:rsidR="000C72E1" w:rsidRPr="000C72E1" w:rsidRDefault="000C72E1" w:rsidP="000C72E1">
      <w:pPr>
        <w:pStyle w:val="EndNoteBibliography"/>
        <w:ind w:left="720" w:hanging="720"/>
      </w:pPr>
      <w:r w:rsidRPr="000C72E1">
        <w:t xml:space="preserve">WADNR (2017) Kelp monitoring—Olympic Peninsula,  Washington State Department of Natural Resources, Olympia, WA. </w:t>
      </w:r>
      <w:hyperlink r:id="rId10" w:history="1">
        <w:r w:rsidRPr="000C72E1">
          <w:rPr>
            <w:rStyle w:val="Hyperlink"/>
          </w:rPr>
          <w:t>http://data-wadnr</w:t>
        </w:r>
      </w:hyperlink>
      <w:r w:rsidRPr="000C72E1">
        <w:t xml:space="preserve"> .opend ata.arcgi s.com/datas ets/kelp-monit oring -olympic-penin sula Accessed: 1 Sept 2017. </w:t>
      </w:r>
    </w:p>
    <w:p w14:paraId="3F55A353" w14:textId="77777777" w:rsidR="000C72E1" w:rsidRPr="000C72E1" w:rsidRDefault="000C72E1" w:rsidP="000C72E1">
      <w:pPr>
        <w:pStyle w:val="EndNoteBibliography"/>
        <w:ind w:left="720" w:hanging="720"/>
      </w:pPr>
      <w:r w:rsidRPr="000C72E1">
        <w:t>Wallace FR, Hoffmann A, Tagart J (1999) Status of the black rockfish resource in 1999. Pacific Fishery Management Council</w:t>
      </w:r>
    </w:p>
    <w:p w14:paraId="32727630" w14:textId="77777777" w:rsidR="000C72E1" w:rsidRPr="000C72E1" w:rsidRDefault="000C72E1" w:rsidP="000C72E1">
      <w:pPr>
        <w:pStyle w:val="EndNoteBibliography"/>
        <w:ind w:left="720" w:hanging="720"/>
      </w:pPr>
      <w:r w:rsidRPr="000C72E1">
        <w:t>Walter JA, Castorani MCN, Bell TW, Sheppard Lawrence W, Cavanaugh KC, Reuman DC (2022) Tail-dependent spatial synchrony arises from nonlinear driver–response relationships. Ecology Letters 00:1-13</w:t>
      </w:r>
    </w:p>
    <w:p w14:paraId="0F159BF7" w14:textId="77777777" w:rsidR="000C72E1" w:rsidRPr="000C72E1" w:rsidRDefault="000C72E1" w:rsidP="000C72E1">
      <w:pPr>
        <w:pStyle w:val="EndNoteBibliography"/>
        <w:ind w:left="720" w:hanging="720"/>
      </w:pPr>
      <w:r w:rsidRPr="000C72E1">
        <w:t>Watson J, Estes JA (2011) Stability, resilience, and phase shifts in rocky subtidal communities along the west coast of Vancouver Island, Canada. Ecological Monographs 81:215-239</w:t>
      </w:r>
    </w:p>
    <w:p w14:paraId="30C6D7FC" w14:textId="77777777" w:rsidR="000C72E1" w:rsidRPr="000C72E1" w:rsidRDefault="000C72E1" w:rsidP="000C72E1">
      <w:pPr>
        <w:pStyle w:val="EndNoteBibliography"/>
        <w:ind w:left="720" w:hanging="720"/>
      </w:pPr>
      <w:r w:rsidRPr="000C72E1">
        <w:t>Weigel BL, Pfister CA (2021) The dynamics and stoichiometry of dissolved organic carbon release by kelp. Ecology 102:e03221</w:t>
      </w:r>
    </w:p>
    <w:p w14:paraId="6FA6890D" w14:textId="77777777" w:rsidR="000C72E1" w:rsidRPr="000C72E1" w:rsidRDefault="000C72E1" w:rsidP="000C72E1">
      <w:pPr>
        <w:pStyle w:val="EndNoteBibliography"/>
        <w:ind w:left="720" w:hanging="720"/>
      </w:pPr>
      <w:r w:rsidRPr="000C72E1">
        <w:t>Wernberg T, Bennett S, Babcock RC, De Bettignies T, Cure K, Depczynski M, Dufois F, Fromont J, Fulton CJ, Hovey RK (2016) Climate-driven regime shift of a temperate marine ecosystem. Science 353:169-172</w:t>
      </w:r>
    </w:p>
    <w:p w14:paraId="1139FE35" w14:textId="77777777" w:rsidR="000C72E1" w:rsidRPr="000C72E1" w:rsidRDefault="000C72E1" w:rsidP="000C72E1">
      <w:pPr>
        <w:pStyle w:val="EndNoteBibliography"/>
        <w:ind w:left="720" w:hanging="720"/>
      </w:pPr>
      <w:r w:rsidRPr="000C72E1">
        <w:t>Wernberg T, Krumhansl K, Filbee-Dexter K, Pedersen MF (2019) Chapter 3 - Status and Trends for the World’s Kelp Forests. In: Sheppard C (ed) World Seas: an Environmental Evaluation (Second Edition). Academic Press</w:t>
      </w:r>
    </w:p>
    <w:p w14:paraId="5D9E3C1E" w14:textId="77777777" w:rsidR="000C72E1" w:rsidRPr="000C72E1" w:rsidRDefault="000C72E1" w:rsidP="000C72E1">
      <w:pPr>
        <w:pStyle w:val="EndNoteBibliography"/>
        <w:ind w:left="720" w:hanging="720"/>
      </w:pPr>
      <w:r w:rsidRPr="000C72E1">
        <w:t>Wilmers CC, Estes JA, Edwards M, Laidre KL, Konar B (2012) Do trophic cascades affect the storage and flux of atmospheric carbon? An analysis of sea otters and kelp forests. Frontiers in Ecology and the Environment 10:409-415</w:t>
      </w:r>
    </w:p>
    <w:p w14:paraId="785AD246" w14:textId="77777777" w:rsidR="000C72E1" w:rsidRPr="000C72E1" w:rsidRDefault="000C72E1" w:rsidP="000C72E1">
      <w:pPr>
        <w:pStyle w:val="EndNoteBibliography"/>
        <w:ind w:left="720" w:hanging="720"/>
      </w:pPr>
      <w:r w:rsidRPr="000C72E1">
        <w:t>Zimmerman RC, Kremer JN (1984) Episodic nutrient supply to a kelp forest ecosystem in Southern California. Journal of Marine Research 42:591-604</w:t>
      </w:r>
    </w:p>
    <w:p w14:paraId="6DB18045" w14:textId="1DEF173A" w:rsidR="00E878A1" w:rsidRPr="00E878A1" w:rsidRDefault="00E878A1">
      <w:pPr>
        <w:ind w:left="810" w:hanging="810"/>
        <w:rPr>
          <w:ins w:id="1276" w:author="Nick.Tolimieri [2]" w:date="2022-09-12T15:58:00Z"/>
        </w:rPr>
        <w:pPrChange w:id="1277" w:author="Nick.Tolimieri [2]" w:date="2022-09-12T15:59:00Z">
          <w:pPr/>
        </w:pPrChange>
      </w:pPr>
      <w:ins w:id="1278" w:author="Nick.Tolimieri [2]" w:date="2022-09-12T15:58:00Z">
        <w:r w:rsidRPr="00E878A1">
          <w:lastRenderedPageBreak/>
          <w:fldChar w:fldCharType="end"/>
        </w:r>
      </w:ins>
    </w:p>
    <w:p w14:paraId="773F4EC1" w14:textId="19EC2818" w:rsidR="00471A3D" w:rsidRDefault="00EF0B3C" w:rsidP="005241E2">
      <w:r>
        <w:br w:type="page"/>
      </w:r>
    </w:p>
    <w:p w14:paraId="52BD4563" w14:textId="77777777" w:rsidR="00471A3D" w:rsidRDefault="00EF0B3C">
      <w:pPr>
        <w:pStyle w:val="Heading1"/>
      </w:pPr>
      <w:bookmarkStart w:id="1279" w:name="_x7i6qakwgxpk" w:colFirst="0" w:colLast="0"/>
      <w:bookmarkEnd w:id="1279"/>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80" w:name="_xh2yuyi7vi5o" w:colFirst="0" w:colLast="0"/>
      <w:bookmarkEnd w:id="1280"/>
      <w:r>
        <w:t>Figure 1. Location of the five study sites with distribution of floating kelp shown in green. Plots on right (2003-2021) are: a) Mean SST of the warmest month averaged across the five sites</w:t>
      </w:r>
      <w:ins w:id="1281"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282" w:name="_mtrc7z2fgaa" w:colFirst="0" w:colLast="0"/>
      <w:bookmarkEnd w:id="1282"/>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del w:id="1283" w:author="Nick.Tolimieri [2]" w:date="2022-09-02T10:15:00Z">
        <w:r w:rsidR="00481C24" w:rsidDel="00D9376B">
          <w:delText>Table S3</w:delText>
        </w:r>
      </w:del>
      <w:ins w:id="1284"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85" w:name="_mt07ceww4l6x" w:colFirst="0" w:colLast="0"/>
      <w:bookmarkEnd w:id="1285"/>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86" w:name="_4bme7ouk12lb" w:colFirst="0" w:colLast="0"/>
      <w:bookmarkEnd w:id="1286"/>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287" w:name="_7xmf17j1uw2r" w:colFirst="0" w:colLast="0"/>
      <w:bookmarkEnd w:id="1287"/>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w:t>
      </w:r>
      <w:proofErr w:type="gramStart"/>
      <w:r>
        <w:t>log</w:t>
      </w:r>
      <w:r w:rsidR="00CA0DE2" w:rsidRPr="00CA0DE2">
        <w:rPr>
          <w:vertAlign w:val="subscript"/>
        </w:rPr>
        <w:t>e</w:t>
      </w:r>
      <w:r>
        <w:t>(</w:t>
      </w:r>
      <w:proofErr w:type="spellStart"/>
      <w:proofErr w:type="gramEnd"/>
      <w:r w:rsidR="00CA0DE2">
        <w:t>Nereo</w:t>
      </w:r>
      <w:proofErr w:type="spellEnd"/>
      <w:r w:rsidR="00CA0DE2">
        <w:t xml:space="preserve"> stipes</w:t>
      </w:r>
      <w:r>
        <w:t>) = Urchin den</w:t>
      </w:r>
      <w:r w:rsidR="00A77CCD">
        <w:t xml:space="preserve">sity. </w:t>
      </w:r>
      <w:r>
        <w:t xml:space="preserve">In </w:t>
      </w:r>
      <w:proofErr w:type="gramStart"/>
      <w:r>
        <w:t>panels</w:t>
      </w:r>
      <w:proofErr w:type="gramEnd"/>
      <w:r>
        <w:t xml:space="preserve">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1288"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289" w:name="_eftbkgdry3s2" w:colFirst="0" w:colLast="0"/>
      <w:bookmarkEnd w:id="128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290" w:author="Nick.Tolimieri [2]" w:date="2022-09-12T15:58:00Z"/>
        </w:rPr>
      </w:pPr>
      <w:del w:id="1291"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292" w:author="Nick.Tolimieri [2]" w:date="2022-09-12T15:58:00Z"/>
        </w:rPr>
      </w:pPr>
      <w:del w:id="1293"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294" w:author="Nick.Tolimieri [2]" w:date="2022-09-12T15:58:00Z"/>
        </w:rPr>
      </w:pPr>
      <w:del w:id="1295"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296" w:author="Nick.Tolimieri [2]" w:date="2022-09-12T15:58:00Z"/>
        </w:rPr>
      </w:pPr>
      <w:del w:id="1297"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298" w:author="Nick.Tolimieri [2]" w:date="2022-09-12T15:58:00Z"/>
        </w:rPr>
      </w:pPr>
      <w:del w:id="1299"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300" w:author="Nick.Tolimieri [2]" w:date="2022-09-12T15:58:00Z"/>
        </w:rPr>
      </w:pPr>
      <w:del w:id="1301"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302" w:author="Nick.Tolimieri [2]" w:date="2022-09-12T15:58:00Z"/>
        </w:rPr>
      </w:pPr>
      <w:del w:id="1303"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304" w:author="Nick.Tolimieri [2]" w:date="2022-09-12T15:58:00Z"/>
        </w:rPr>
      </w:pPr>
      <w:del w:id="1305"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306" w:author="Nick.Tolimieri [2]" w:date="2022-09-12T15:58:00Z"/>
        </w:rPr>
      </w:pPr>
      <w:del w:id="1307"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308" w:author="Nick.Tolimieri [2]" w:date="2022-09-12T15:58:00Z"/>
        </w:rPr>
      </w:pPr>
      <w:del w:id="1309"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310" w:author="Nick.Tolimieri [2]" w:date="2022-09-12T15:58:00Z"/>
        </w:rPr>
      </w:pPr>
      <w:del w:id="1311"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312" w:author="Nick.Tolimieri [2]" w:date="2022-09-12T15:58:00Z"/>
        </w:rPr>
      </w:pPr>
      <w:del w:id="1313"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314" w:author="Nick.Tolimieri [2]" w:date="2022-09-12T15:58:00Z"/>
        </w:rPr>
      </w:pPr>
      <w:del w:id="1315"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316" w:author="Nick.Tolimieri [2]" w:date="2022-09-12T15:58:00Z"/>
        </w:rPr>
      </w:pPr>
      <w:del w:id="1317"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318" w:author="Nick.Tolimieri [2]" w:date="2022-09-12T15:58:00Z"/>
        </w:rPr>
      </w:pPr>
      <w:del w:id="1319"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320" w:author="Nick.Tolimieri [2]" w:date="2022-09-12T15:58:00Z"/>
        </w:rPr>
      </w:pPr>
      <w:del w:id="1321"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322" w:author="Nick.Tolimieri [2]" w:date="2022-09-12T15:58:00Z"/>
        </w:rPr>
      </w:pPr>
      <w:del w:id="1323"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324" w:author="Nick.Tolimieri [2]" w:date="2022-09-12T15:58:00Z"/>
        </w:rPr>
      </w:pPr>
      <w:del w:id="1325"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326" w:author="Nick.Tolimieri [2]" w:date="2022-09-12T15:58:00Z"/>
        </w:rPr>
      </w:pPr>
      <w:del w:id="1327"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328" w:author="Nick.Tolimieri [2]" w:date="2022-09-12T15:58:00Z"/>
        </w:rPr>
      </w:pPr>
      <w:del w:id="1329"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330" w:author="Nick.Tolimieri [2]" w:date="2022-09-12T15:58:00Z"/>
        </w:rPr>
      </w:pPr>
      <w:del w:id="1331"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332" w:author="Nick.Tolimieri [2]" w:date="2022-09-12T15:58:00Z"/>
        </w:rPr>
      </w:pPr>
      <w:del w:id="1333"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334" w:author="Nick.Tolimieri [2]" w:date="2022-09-12T15:58:00Z"/>
        </w:rPr>
      </w:pPr>
      <w:del w:id="1335"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336" w:author="Nick.Tolimieri [2]" w:date="2022-09-12T15:58:00Z"/>
        </w:rPr>
      </w:pPr>
      <w:del w:id="1337"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338" w:author="Nick.Tolimieri [2]" w:date="2022-09-12T15:58:00Z"/>
        </w:rPr>
      </w:pPr>
      <w:del w:id="1339"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340" w:author="Nick.Tolimieri [2]" w:date="2022-09-12T15:58:00Z"/>
        </w:rPr>
      </w:pPr>
      <w:del w:id="1341"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342" w:author="Nick.Tolimieri [2]" w:date="2022-09-12T15:58:00Z"/>
        </w:rPr>
      </w:pPr>
      <w:del w:id="1343"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344" w:author="Nick.Tolimieri [2]" w:date="2022-09-12T15:58:00Z"/>
        </w:rPr>
      </w:pPr>
      <w:del w:id="1345"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346" w:author="Nick.Tolimieri [2]" w:date="2022-09-12T15:58:00Z"/>
        </w:rPr>
      </w:pPr>
      <w:del w:id="1347"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348" w:author="Nick.Tolimieri [2]" w:date="2022-09-12T15:58:00Z"/>
        </w:rPr>
      </w:pPr>
      <w:del w:id="1349"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350" w:author="Nick.Tolimieri [2]" w:date="2022-09-12T15:58:00Z"/>
        </w:rPr>
      </w:pPr>
      <w:del w:id="1351"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352" w:author="Nick.Tolimieri [2]" w:date="2022-09-12T15:58:00Z"/>
        </w:rPr>
      </w:pPr>
      <w:del w:id="1353"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354" w:author="Nick.Tolimieri [2]" w:date="2022-09-12T15:58:00Z"/>
        </w:rPr>
      </w:pPr>
      <w:del w:id="1355"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356" w:author="Nick.Tolimieri [2]" w:date="2022-09-12T15:58:00Z"/>
        </w:rPr>
      </w:pPr>
      <w:del w:id="1357"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358" w:author="Nick.Tolimieri [2]" w:date="2022-09-12T15:58:00Z"/>
        </w:rPr>
      </w:pPr>
      <w:del w:id="1359"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360" w:author="Nick.Tolimieri [2]" w:date="2022-09-12T15:58:00Z"/>
        </w:rPr>
      </w:pPr>
      <w:del w:id="1361"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362" w:author="Nick.Tolimieri [2]" w:date="2022-09-12T15:58:00Z"/>
        </w:rPr>
      </w:pPr>
      <w:del w:id="1363"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364" w:author="Nick.Tolimieri [2]" w:date="2022-09-12T15:58:00Z"/>
        </w:rPr>
      </w:pPr>
      <w:del w:id="1365"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366" w:author="Nick.Tolimieri [2]" w:date="2022-09-12T15:58:00Z"/>
        </w:rPr>
      </w:pPr>
      <w:del w:id="1367"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368" w:author="Nick.Tolimieri [2]" w:date="2022-09-12T15:58:00Z"/>
        </w:rPr>
      </w:pPr>
      <w:del w:id="1369"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370" w:author="Nick.Tolimieri [2]" w:date="2022-09-12T15:58:00Z"/>
        </w:rPr>
      </w:pPr>
      <w:del w:id="1371"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372" w:author="Nick.Tolimieri [2]" w:date="2022-09-12T15:58:00Z"/>
        </w:rPr>
      </w:pPr>
      <w:del w:id="1373"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374" w:author="Nick.Tolimieri [2]" w:date="2022-09-12T15:58:00Z"/>
        </w:rPr>
      </w:pPr>
      <w:del w:id="1375"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376" w:author="Nick.Tolimieri [2]" w:date="2022-09-12T15:58:00Z"/>
        </w:rPr>
      </w:pPr>
      <w:del w:id="1377"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378" w:author="Nick.Tolimieri [2]" w:date="2022-09-12T15:58:00Z"/>
        </w:rPr>
      </w:pPr>
      <w:del w:id="1379"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380" w:author="Nick.Tolimieri [2]" w:date="2022-09-12T15:58:00Z"/>
        </w:rPr>
      </w:pPr>
      <w:del w:id="1381"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382" w:author="Nick.Tolimieri [2]" w:date="2022-09-12T15:58:00Z"/>
        </w:rPr>
      </w:pPr>
      <w:del w:id="1383"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384" w:author="Nick.Tolimieri [2]" w:date="2022-09-12T15:58:00Z"/>
        </w:rPr>
      </w:pPr>
      <w:del w:id="1385"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386" w:author="Nick.Tolimieri [2]" w:date="2022-09-12T15:58:00Z"/>
        </w:rPr>
      </w:pPr>
      <w:del w:id="1387"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388" w:author="Nick.Tolimieri [2]" w:date="2022-09-12T15:58:00Z"/>
        </w:rPr>
      </w:pPr>
      <w:del w:id="1389"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390" w:author="Nick.Tolimieri [2]" w:date="2022-09-12T15:58:00Z"/>
        </w:rPr>
      </w:pPr>
      <w:del w:id="1391"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392" w:author="Nick.Tolimieri [2]" w:date="2022-09-12T15:58:00Z"/>
        </w:rPr>
      </w:pPr>
      <w:del w:id="1393"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394" w:author="Nick.Tolimieri [2]" w:date="2022-09-12T15:58:00Z"/>
        </w:rPr>
      </w:pPr>
      <w:del w:id="1395"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396" w:author="Nick.Tolimieri [2]" w:date="2022-09-12T15:58:00Z"/>
        </w:rPr>
      </w:pPr>
      <w:del w:id="1397"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398" w:author="Nick.Tolimieri [2]" w:date="2022-09-12T15:58:00Z"/>
        </w:rPr>
      </w:pPr>
      <w:del w:id="1399"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400" w:author="Nick.Tolimieri [2]" w:date="2022-09-12T15:58:00Z"/>
        </w:rPr>
      </w:pPr>
      <w:del w:id="1401"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402" w:author="Nick.Tolimieri [2]" w:date="2022-09-12T15:58:00Z"/>
        </w:rPr>
      </w:pPr>
      <w:del w:id="1403"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404" w:author="Nick.Tolimieri [2]" w:date="2022-09-12T15:58:00Z"/>
        </w:rPr>
      </w:pPr>
      <w:del w:id="1405"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406" w:author="Nick.Tolimieri [2]" w:date="2022-09-12T15:58:00Z"/>
        </w:rPr>
      </w:pPr>
      <w:del w:id="1407"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408" w:author="Nick.Tolimieri [2]" w:date="2022-09-12T15:58:00Z"/>
        </w:rPr>
      </w:pPr>
      <w:del w:id="1409"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410" w:author="Nick.Tolimieri [2]" w:date="2022-09-12T15:58:00Z"/>
        </w:rPr>
      </w:pPr>
      <w:del w:id="1411"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412" w:author="Nick.Tolimieri [2]" w:date="2022-09-12T15:58:00Z"/>
        </w:rPr>
      </w:pPr>
      <w:del w:id="1413"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414" w:author="Nick.Tolimieri [2]" w:date="2022-09-12T15:58:00Z"/>
        </w:rPr>
      </w:pPr>
      <w:del w:id="1415"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416" w:author="Nick.Tolimieri [2]" w:date="2022-09-12T15:58:00Z"/>
        </w:rPr>
      </w:pPr>
      <w:del w:id="1417"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418" w:author="Nick.Tolimieri [2]" w:date="2022-09-12T15:58:00Z"/>
        </w:rPr>
      </w:pPr>
      <w:del w:id="1419"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420" w:author="Nick.Tolimieri [2]" w:date="2022-09-12T15:58:00Z"/>
        </w:rPr>
      </w:pPr>
      <w:del w:id="1421"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422" w:author="Nick.Tolimieri [2]" w:date="2022-09-12T15:58:00Z"/>
        </w:rPr>
      </w:pPr>
      <w:del w:id="1423"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424" w:author="Nick.Tolimieri [2]" w:date="2022-09-12T15:58:00Z"/>
        </w:rPr>
      </w:pPr>
      <w:del w:id="1425"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426" w:author="Nick.Tolimieri [2]" w:date="2022-09-12T15:58:00Z"/>
        </w:rPr>
      </w:pPr>
      <w:del w:id="1427"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428" w:author="Nick.Tolimieri [2]" w:date="2022-09-12T15:58:00Z"/>
        </w:rPr>
      </w:pPr>
      <w:del w:id="1429"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430" w:author="Nick.Tolimieri [2]" w:date="2022-09-12T15:58:00Z"/>
        </w:rPr>
      </w:pPr>
      <w:del w:id="1431"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432" w:author="Nick.Tolimieri [2]" w:date="2022-09-12T15:58:00Z"/>
        </w:rPr>
      </w:pPr>
      <w:del w:id="1433"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434" w:author="Nick.Tolimieri [2]" w:date="2022-09-12T15:58:00Z"/>
        </w:rPr>
      </w:pPr>
      <w:del w:id="1435"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436" w:author="Nick.Tolimieri [2]" w:date="2022-09-12T15:58:00Z"/>
        </w:rPr>
      </w:pPr>
      <w:del w:id="1437"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438" w:author="Nick.Tolimieri [2]" w:date="2022-09-12T15:58:00Z"/>
        </w:rPr>
      </w:pPr>
      <w:del w:id="1439"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440" w:author="Nick.Tolimieri [2]" w:date="2022-09-12T15:58:00Z"/>
        </w:rPr>
      </w:pPr>
      <w:del w:id="1441"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442" w:author="Nick.Tolimieri [2]" w:date="2022-09-12T15:58:00Z"/>
        </w:rPr>
      </w:pPr>
      <w:del w:id="1443"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444" w:author="Nick.Tolimieri [2]" w:date="2022-09-12T15:58:00Z"/>
        </w:rPr>
      </w:pPr>
      <w:del w:id="1445"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446" w:author="Nick.Tolimieri [2]" w:date="2022-09-12T15:58:00Z"/>
        </w:rPr>
      </w:pPr>
      <w:del w:id="1447"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448" w:author="Nick.Tolimieri [2]" w:date="2022-09-12T15:58:00Z"/>
        </w:rPr>
      </w:pPr>
      <w:del w:id="1449"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450" w:author="Nick.Tolimieri [2]" w:date="2022-09-12T15:58:00Z"/>
        </w:rPr>
      </w:pPr>
      <w:del w:id="1451"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452" w:author="Nick.Tolimieri [2]" w:date="2022-09-12T15:58:00Z"/>
        </w:rPr>
      </w:pPr>
      <w:del w:id="1453"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454" w:author="Nick.Tolimieri [2]" w:date="2022-09-12T15:58:00Z"/>
        </w:rPr>
      </w:pPr>
      <w:del w:id="1455"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456" w:author="Nick.Tolimieri [2]" w:date="2022-09-12T15:58:00Z"/>
        </w:rPr>
      </w:pPr>
      <w:del w:id="1457"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458" w:author="Nick.Tolimieri [2]" w:date="2022-09-12T15:58:00Z"/>
        </w:rPr>
      </w:pPr>
      <w:del w:id="1459"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460" w:author="Nick.Tolimieri [2]" w:date="2022-09-12T15:58:00Z"/>
        </w:rPr>
      </w:pPr>
      <w:del w:id="1461"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462" w:author="Nick.Tolimieri [2]" w:date="2022-09-12T15:58:00Z"/>
        </w:rPr>
      </w:pPr>
      <w:del w:id="1463"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464" w:author="Nick.Tolimieri [2]" w:date="2022-09-12T15:58:00Z"/>
        </w:rPr>
      </w:pPr>
      <w:del w:id="1465"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466" w:author="Nick.Tolimieri [2]" w:date="2022-09-12T15:58:00Z"/>
        </w:rPr>
      </w:pPr>
      <w:del w:id="1467"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468" w:author="Nick.Tolimieri [2]" w:date="2022-09-12T15:58:00Z"/>
        </w:rPr>
      </w:pPr>
      <w:del w:id="1469"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470" w:author="Nick.Tolimieri [2]" w:date="2022-09-12T15:58:00Z"/>
        </w:rPr>
      </w:pPr>
      <w:del w:id="1471"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472" w:author="Nick.Tolimieri [2]" w:date="2022-09-12T15:58:00Z"/>
        </w:rPr>
      </w:pPr>
      <w:del w:id="1473"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474" w:author="Nick.Tolimieri [2]" w:date="2022-09-12T15:58:00Z"/>
        </w:rPr>
      </w:pPr>
      <w:del w:id="1475"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476" w:author="Nick.Tolimieri [2]" w:date="2022-09-12T15:58:00Z"/>
        </w:rPr>
      </w:pPr>
      <w:del w:id="1477"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478" w:author="Nick.Tolimieri [2]" w:date="2022-09-12T15:58:00Z"/>
        </w:rPr>
      </w:pPr>
      <w:del w:id="1479"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480" w:author="Nick.Tolimieri [2]" w:date="2022-09-12T15:58:00Z"/>
        </w:rPr>
      </w:pPr>
      <w:del w:id="1481"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482" w:author="Nick.Tolimieri [2]" w:date="2022-09-12T15:58:00Z"/>
        </w:rPr>
      </w:pPr>
      <w:del w:id="1483"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484" w:author="Nick.Tolimieri [2]" w:date="2022-09-12T15:58:00Z"/>
        </w:rPr>
      </w:pPr>
      <w:del w:id="1485"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486" w:author="Nick.Tolimieri [2]" w:date="2022-09-12T15:58:00Z"/>
        </w:rPr>
      </w:pPr>
      <w:del w:id="1487"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488" w:author="Nick.Tolimieri [2]" w:date="2022-09-12T15:58:00Z"/>
        </w:rPr>
      </w:pPr>
      <w:del w:id="1489"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490" w:author="Nick.Tolimieri [2]" w:date="2022-09-12T15:58:00Z"/>
        </w:rPr>
      </w:pPr>
      <w:del w:id="1491"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492" w:author="Nick.Tolimieri [2]" w:date="2022-09-12T15:58:00Z"/>
        </w:rPr>
      </w:pPr>
      <w:del w:id="1493"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494" w:author="Nick.Tolimieri [2]" w:date="2022-09-12T15:58:00Z"/>
        </w:rPr>
      </w:pPr>
      <w:del w:id="1495"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496" w:author="Nick.Tolimieri [2]" w:date="2022-09-12T15:58:00Z"/>
        </w:rPr>
      </w:pPr>
      <w:del w:id="1497"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498" w:author="Nick.Tolimieri [2]" w:date="2022-09-12T15:58:00Z"/>
        </w:rPr>
      </w:pPr>
      <w:del w:id="1499"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500" w:author="Nick.Tolimieri [2]" w:date="2022-09-12T15:58:00Z"/>
        </w:rPr>
      </w:pPr>
      <w:del w:id="1501"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502" w:author="Nick.Tolimieri [2]" w:date="2022-09-12T15:58:00Z"/>
        </w:rPr>
      </w:pPr>
      <w:del w:id="1503"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504" w:author="Nick.Tolimieri [2]" w:date="2022-09-12T15:58:00Z"/>
        </w:rPr>
      </w:pPr>
      <w:del w:id="1505"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506" w:author="Nick.Tolimieri [2]" w:date="2022-09-12T15:58:00Z"/>
        </w:rPr>
      </w:pPr>
      <w:del w:id="1507" w:author="Nick.Tolimieri [2]" w:date="2022-09-12T15:58:00Z">
        <w:r w:rsidRPr="00E878A1" w:rsidDel="00E878A1">
          <w:delText>Zimmerman RC, Kremer JN (1984) Episodic nutrient supply to a kelp forest ecosystem in Southern California. Journal of Marine Research 42:591-604</w:delText>
        </w:r>
      </w:del>
    </w:p>
    <w:p w14:paraId="05AAC468" w14:textId="697BC5D3" w:rsidR="00CB309A" w:rsidRDefault="00E878A1">
      <w:pPr>
        <w:spacing w:line="240" w:lineRule="auto"/>
        <w:ind w:left="720" w:hanging="720"/>
        <w:pPrChange w:id="1508" w:author="Nick.Tolimieri [2]" w:date="2022-09-12T15:58:00Z">
          <w:pPr>
            <w:spacing w:line="240" w:lineRule="auto"/>
            <w:ind w:firstLine="0"/>
          </w:pPr>
        </w:pPrChange>
      </w:pPr>
      <w:del w:id="1509" w:author="Nick.Tolimieri [2]" w:date="2022-09-12T15:58:00Z">
        <w:r w:rsidDel="00E878A1">
          <w:fldChar w:fldCharType="end"/>
        </w:r>
      </w:del>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75" w:author="Nick.Tolimieri [2]" w:date="2022-09-02T10:12:00Z" w:initials="N">
    <w:p w14:paraId="3EF41979" w14:textId="77777777" w:rsidR="008C0371" w:rsidRDefault="008C0371">
      <w:pPr>
        <w:pStyle w:val="CommentText"/>
      </w:pPr>
      <w:r>
        <w:rPr>
          <w:rStyle w:val="CommentReference"/>
        </w:rPr>
        <w:annotationRef/>
      </w:r>
      <w:r>
        <w:t>MHW is Fig. S4</w:t>
      </w:r>
    </w:p>
    <w:p w14:paraId="05B343BD" w14:textId="5EB2DF31" w:rsidR="008C0371" w:rsidRDefault="008C0371">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1BC08C" w14:textId="77777777" w:rsidR="00AD69E2" w:rsidRDefault="00AD69E2">
      <w:pPr>
        <w:spacing w:line="240" w:lineRule="auto"/>
      </w:pPr>
      <w:r>
        <w:separator/>
      </w:r>
    </w:p>
  </w:endnote>
  <w:endnote w:type="continuationSeparator" w:id="0">
    <w:p w14:paraId="7CCBAB23" w14:textId="77777777" w:rsidR="00AD69E2" w:rsidRDefault="00AD69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399CB426" w:rsidR="008C0371" w:rsidRDefault="008C0371">
        <w:pPr>
          <w:pStyle w:val="Footer"/>
          <w:jc w:val="center"/>
        </w:pPr>
        <w:r>
          <w:fldChar w:fldCharType="begin"/>
        </w:r>
        <w:r>
          <w:instrText xml:space="preserve"> PAGE   \* MERGEFORMAT </w:instrText>
        </w:r>
        <w:r>
          <w:fldChar w:fldCharType="separate"/>
        </w:r>
        <w:r w:rsidR="00134309">
          <w:rPr>
            <w:noProof/>
          </w:rPr>
          <w:t>37</w:t>
        </w:r>
        <w:r>
          <w:rPr>
            <w:noProof/>
          </w:rPr>
          <w:fldChar w:fldCharType="end"/>
        </w:r>
      </w:p>
    </w:sdtContent>
  </w:sdt>
  <w:p w14:paraId="06AEA31B" w14:textId="629E2D02" w:rsidR="008C0371" w:rsidRDefault="008C037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C3BDA" w14:textId="77777777" w:rsidR="00AD69E2" w:rsidRDefault="00AD69E2">
      <w:pPr>
        <w:spacing w:line="240" w:lineRule="auto"/>
      </w:pPr>
      <w:r>
        <w:separator/>
      </w:r>
    </w:p>
  </w:footnote>
  <w:footnote w:type="continuationSeparator" w:id="0">
    <w:p w14:paraId="0923AABC" w14:textId="77777777" w:rsidR="00AD69E2" w:rsidRDefault="00AD69E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8C0371" w:rsidRDefault="008C0371">
    <w:pPr>
      <w:pStyle w:val="Header"/>
    </w:pPr>
    <w:r>
      <w:t>MHW, SSWS, and Washington Kelp Forests</w:t>
    </w:r>
  </w:p>
  <w:p w14:paraId="74E2BB90" w14:textId="77777777" w:rsidR="008C0371" w:rsidRDefault="008C03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28CF"/>
    <w:rsid w:val="000B7309"/>
    <w:rsid w:val="000B76E4"/>
    <w:rsid w:val="000B7911"/>
    <w:rsid w:val="000C02D6"/>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02BF"/>
    <w:rsid w:val="001B09B3"/>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B2F"/>
    <w:rsid w:val="003F7E84"/>
    <w:rsid w:val="004003B8"/>
    <w:rsid w:val="0040085F"/>
    <w:rsid w:val="004030AF"/>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18AE"/>
    <w:rsid w:val="007622EF"/>
    <w:rsid w:val="00764B74"/>
    <w:rsid w:val="007666CF"/>
    <w:rsid w:val="00770825"/>
    <w:rsid w:val="007731E7"/>
    <w:rsid w:val="0077562B"/>
    <w:rsid w:val="007844D4"/>
    <w:rsid w:val="007949C2"/>
    <w:rsid w:val="00794E2C"/>
    <w:rsid w:val="00796CA6"/>
    <w:rsid w:val="007A07BA"/>
    <w:rsid w:val="007A3B77"/>
    <w:rsid w:val="007A6007"/>
    <w:rsid w:val="007A6A6B"/>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F18DB"/>
    <w:rsid w:val="00900C03"/>
    <w:rsid w:val="009024E2"/>
    <w:rsid w:val="00902D95"/>
    <w:rsid w:val="00903F4B"/>
    <w:rsid w:val="00904AB6"/>
    <w:rsid w:val="00912CF7"/>
    <w:rsid w:val="009131C3"/>
    <w:rsid w:val="00917ACC"/>
    <w:rsid w:val="00921661"/>
    <w:rsid w:val="00922417"/>
    <w:rsid w:val="00927410"/>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3876"/>
    <w:rsid w:val="00AD50E7"/>
    <w:rsid w:val="00AD6474"/>
    <w:rsid w:val="00AD69E2"/>
    <w:rsid w:val="00AE532B"/>
    <w:rsid w:val="00AE78FF"/>
    <w:rsid w:val="00AF7326"/>
    <w:rsid w:val="00B0213D"/>
    <w:rsid w:val="00B03655"/>
    <w:rsid w:val="00B1443C"/>
    <w:rsid w:val="00B1648B"/>
    <w:rsid w:val="00B2027C"/>
    <w:rsid w:val="00B23147"/>
    <w:rsid w:val="00B27D96"/>
    <w:rsid w:val="00B30711"/>
    <w:rsid w:val="00B33C73"/>
    <w:rsid w:val="00B3658B"/>
    <w:rsid w:val="00B3666E"/>
    <w:rsid w:val="00B52571"/>
    <w:rsid w:val="00B52794"/>
    <w:rsid w:val="00B52E81"/>
    <w:rsid w:val="00B556E5"/>
    <w:rsid w:val="00B620B8"/>
    <w:rsid w:val="00B6658B"/>
    <w:rsid w:val="00B76F1A"/>
    <w:rsid w:val="00B77020"/>
    <w:rsid w:val="00B77482"/>
    <w:rsid w:val="00B80596"/>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5A6F"/>
    <w:rsid w:val="00BC2B2F"/>
    <w:rsid w:val="00BC7F7B"/>
    <w:rsid w:val="00BD073A"/>
    <w:rsid w:val="00BD2B37"/>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D6739"/>
    <w:rsid w:val="00CE183E"/>
    <w:rsid w:val="00CE3241"/>
    <w:rsid w:val="00CE37D1"/>
    <w:rsid w:val="00CF1D39"/>
    <w:rsid w:val="00CF3D42"/>
    <w:rsid w:val="00CF55DA"/>
    <w:rsid w:val="00D02148"/>
    <w:rsid w:val="00D03439"/>
    <w:rsid w:val="00D03ADF"/>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7396"/>
    <w:rsid w:val="00F30EF5"/>
    <w:rsid w:val="00F341C1"/>
    <w:rsid w:val="00F362EC"/>
    <w:rsid w:val="00F40F67"/>
    <w:rsid w:val="00F42CED"/>
    <w:rsid w:val="00F43071"/>
    <w:rsid w:val="00F53AC3"/>
    <w:rsid w:val="00F550A7"/>
    <w:rsid w:val="00F57261"/>
    <w:rsid w:val="00F573AF"/>
    <w:rsid w:val="00F60DF5"/>
    <w:rsid w:val="00F65822"/>
    <w:rsid w:val="00F65871"/>
    <w:rsid w:val="00F677A9"/>
    <w:rsid w:val="00F86D6F"/>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E9A57-BB82-4A44-9022-54FFE65E63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0</TotalTime>
  <Pages>46</Pages>
  <Words>32872</Words>
  <Characters>187376</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01</cp:revision>
  <dcterms:created xsi:type="dcterms:W3CDTF">2022-08-26T18:39:00Z</dcterms:created>
  <dcterms:modified xsi:type="dcterms:W3CDTF">2022-09-16T20:02:00Z</dcterms:modified>
</cp:coreProperties>
</file>